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Pr="000D7D44" w:rsidR="00840D32" w:rsidP="009F0203" w:rsidRDefault="009F482C" w14:paraId="5088836F" w14:textId="18DBBEAB">
      <w:pPr>
        <w:spacing w:after="0" w:line="240" w:lineRule="auto"/>
        <w:jc w:val="center"/>
        <w:rPr>
          <w:b/>
        </w:rPr>
      </w:pPr>
      <w:bookmarkStart w:name="_GoBack" w:id="0"/>
      <w:bookmarkEnd w:id="0"/>
      <w:r>
        <w:rPr>
          <w:b/>
        </w:rPr>
        <w:t xml:space="preserve">Alternative </w:t>
      </w:r>
      <w:r w:rsidRPr="000D7D44" w:rsidR="00B56589">
        <w:rPr>
          <w:b/>
        </w:rPr>
        <w:t xml:space="preserve">Supporting Statement for </w:t>
      </w:r>
      <w:r w:rsidRPr="000D7D44" w:rsidR="00840D32">
        <w:rPr>
          <w:b/>
        </w:rPr>
        <w:t xml:space="preserve">Information Collections Designed for </w:t>
      </w:r>
    </w:p>
    <w:p w:rsidRPr="000D7D44" w:rsidR="00B56589" w:rsidP="000D7D44" w:rsidRDefault="00840D32" w14:paraId="20271FFA" w14:textId="77777777">
      <w:pPr>
        <w:spacing w:after="0" w:line="240" w:lineRule="auto"/>
        <w:jc w:val="center"/>
        <w:rPr>
          <w:b/>
        </w:rPr>
      </w:pPr>
      <w:r w:rsidRPr="000D7D44">
        <w:rPr>
          <w:b/>
        </w:rPr>
        <w:t xml:space="preserve">Research, </w:t>
      </w:r>
      <w:r w:rsidR="009F482C">
        <w:rPr>
          <w:b/>
        </w:rPr>
        <w:t xml:space="preserve">Public Health </w:t>
      </w:r>
      <w:r w:rsidRPr="000D7D44">
        <w:rPr>
          <w:b/>
        </w:rPr>
        <w:t>Surveillance, and Program Evaluation</w:t>
      </w:r>
      <w:r w:rsidRPr="000D7D44" w:rsidR="001707D8">
        <w:rPr>
          <w:b/>
        </w:rPr>
        <w:t xml:space="preserve"> P</w:t>
      </w:r>
      <w:r w:rsidRPr="000D7D44">
        <w:rPr>
          <w:b/>
        </w:rPr>
        <w:t>urposes</w:t>
      </w:r>
    </w:p>
    <w:p w:rsidR="000D7D44" w:rsidP="00B56589" w:rsidRDefault="000D7D44" w14:paraId="18028DD1" w14:textId="77777777">
      <w:pPr>
        <w:rPr>
          <w:b/>
        </w:rPr>
      </w:pPr>
    </w:p>
    <w:p w:rsidR="0006309D" w:rsidP="0006309D" w:rsidRDefault="00951175" w14:paraId="799F0C13" w14:textId="3B0AAD8A">
      <w:pPr>
        <w:pStyle w:val="ReportCover-Title"/>
        <w:jc w:val="center"/>
        <w:rPr>
          <w:rFonts w:ascii="Arial" w:hAnsi="Arial" w:eastAsia="Arial Unicode MS" w:cs="Arial"/>
          <w:noProof/>
          <w:color w:val="auto"/>
        </w:rPr>
      </w:pPr>
      <w:r>
        <w:rPr>
          <w:rFonts w:ascii="Arial" w:hAnsi="Arial" w:eastAsia="Arial Unicode MS" w:cs="Arial"/>
          <w:noProof/>
          <w:color w:val="auto"/>
        </w:rPr>
        <w:t>Contact After Adoption or Guardianship: Child Welfare Agency and Family Interactions</w:t>
      </w:r>
    </w:p>
    <w:p w:rsidRPr="00B13297" w:rsidR="00BB226D" w:rsidP="0006309D" w:rsidRDefault="00BB226D" w14:paraId="1D81387A" w14:textId="171D91FC">
      <w:pPr>
        <w:pStyle w:val="ReportCover-Title"/>
        <w:jc w:val="center"/>
        <w:rPr>
          <w:rFonts w:ascii="Arial" w:hAnsi="Arial" w:cs="Arial"/>
          <w:color w:val="auto"/>
        </w:rPr>
      </w:pPr>
    </w:p>
    <w:p w:rsidRPr="00B13297" w:rsidR="00D51337" w:rsidP="00D51337" w:rsidRDefault="00D51337" w14:paraId="6AFF1AEC" w14:textId="77777777">
      <w:pPr>
        <w:pStyle w:val="ReportCover-Title"/>
        <w:rPr>
          <w:rFonts w:ascii="Arial" w:hAnsi="Arial" w:cs="Arial"/>
          <w:color w:val="auto"/>
        </w:rPr>
      </w:pPr>
    </w:p>
    <w:p w:rsidRPr="00B13297" w:rsidR="00D51337" w:rsidP="00D51337" w:rsidRDefault="00D51337" w14:paraId="57B8C8E4" w14:textId="77777777">
      <w:pPr>
        <w:pStyle w:val="ReportCover-Title"/>
        <w:rPr>
          <w:rFonts w:ascii="Arial" w:hAnsi="Arial" w:cs="Arial"/>
          <w:color w:val="auto"/>
        </w:rPr>
      </w:pPr>
    </w:p>
    <w:p w:rsidRPr="00B13297" w:rsidR="00D51337" w:rsidP="00D51337" w:rsidRDefault="00D51337" w14:paraId="66FFC817" w14:textId="77777777">
      <w:pPr>
        <w:pStyle w:val="ReportCover-Title"/>
        <w:jc w:val="center"/>
        <w:rPr>
          <w:rFonts w:ascii="Arial" w:hAnsi="Arial" w:cs="Arial"/>
          <w:color w:val="auto"/>
          <w:sz w:val="32"/>
          <w:szCs w:val="32"/>
        </w:rPr>
      </w:pPr>
      <w:r w:rsidRPr="00B13297">
        <w:rPr>
          <w:rFonts w:ascii="Arial" w:hAnsi="Arial" w:cs="Arial"/>
          <w:color w:val="auto"/>
          <w:sz w:val="32"/>
          <w:szCs w:val="32"/>
        </w:rPr>
        <w:t>OMB Information Collection Request</w:t>
      </w:r>
    </w:p>
    <w:p w:rsidRPr="00B13297" w:rsidR="00D51337" w:rsidP="00D51337" w:rsidRDefault="00D51337" w14:paraId="7DABFE75" w14:textId="0D6B8620">
      <w:pPr>
        <w:pStyle w:val="ReportCover-Title"/>
        <w:jc w:val="center"/>
        <w:rPr>
          <w:rFonts w:ascii="Arial" w:hAnsi="Arial" w:cs="Arial"/>
          <w:color w:val="auto"/>
          <w:sz w:val="32"/>
          <w:szCs w:val="32"/>
        </w:rPr>
      </w:pPr>
      <w:r w:rsidRPr="00B13297">
        <w:rPr>
          <w:rFonts w:ascii="Arial" w:hAnsi="Arial" w:cs="Arial"/>
          <w:color w:val="auto"/>
          <w:sz w:val="32"/>
          <w:szCs w:val="32"/>
        </w:rPr>
        <w:t xml:space="preserve">0970 </w:t>
      </w:r>
      <w:r w:rsidR="0006309D">
        <w:rPr>
          <w:rFonts w:ascii="Arial" w:hAnsi="Arial" w:cs="Arial"/>
          <w:color w:val="auto"/>
          <w:sz w:val="32"/>
          <w:szCs w:val="32"/>
        </w:rPr>
        <w:t>–</w:t>
      </w:r>
      <w:r w:rsidRPr="00B13297">
        <w:rPr>
          <w:rFonts w:ascii="Arial" w:hAnsi="Arial" w:cs="Arial"/>
          <w:color w:val="auto"/>
          <w:sz w:val="32"/>
          <w:szCs w:val="32"/>
        </w:rPr>
        <w:t xml:space="preserve"> </w:t>
      </w:r>
      <w:r w:rsidR="009F0203">
        <w:rPr>
          <w:rFonts w:ascii="Arial" w:hAnsi="Arial" w:cs="Arial"/>
          <w:color w:val="auto"/>
          <w:sz w:val="32"/>
          <w:szCs w:val="32"/>
        </w:rPr>
        <w:t>0567</w:t>
      </w:r>
    </w:p>
    <w:p w:rsidRPr="00B13297" w:rsidR="00D51337" w:rsidP="00D51337" w:rsidRDefault="00D51337" w14:paraId="4A4DC21E" w14:textId="77777777">
      <w:pPr>
        <w:rPr>
          <w:rFonts w:ascii="Arial" w:hAnsi="Arial" w:cs="Arial"/>
        </w:rPr>
      </w:pPr>
    </w:p>
    <w:p w:rsidRPr="00B13297" w:rsidR="00D51337" w:rsidP="00D51337" w:rsidRDefault="00D51337" w14:paraId="241CDD3B" w14:textId="77777777">
      <w:pPr>
        <w:pStyle w:val="ReportCover-Date"/>
        <w:jc w:val="center"/>
        <w:rPr>
          <w:rFonts w:ascii="Arial" w:hAnsi="Arial" w:cs="Arial"/>
          <w:color w:val="auto"/>
        </w:rPr>
      </w:pPr>
    </w:p>
    <w:p w:rsidRPr="00B13297" w:rsidR="00D51337" w:rsidP="00D51337" w:rsidRDefault="00D51337" w14:paraId="025FDC3B" w14:textId="77777777">
      <w:pPr>
        <w:pStyle w:val="ReportCover-Date"/>
        <w:spacing w:after="360" w:line="240" w:lineRule="auto"/>
        <w:jc w:val="center"/>
        <w:rPr>
          <w:rFonts w:ascii="Arial" w:hAnsi="Arial" w:cs="Arial"/>
          <w:color w:val="auto"/>
          <w:sz w:val="48"/>
          <w:szCs w:val="48"/>
        </w:rPr>
      </w:pPr>
      <w:r w:rsidRPr="00B13297">
        <w:rPr>
          <w:rFonts w:ascii="Arial" w:hAnsi="Arial" w:cs="Arial"/>
          <w:color w:val="auto"/>
          <w:sz w:val="48"/>
          <w:szCs w:val="48"/>
        </w:rPr>
        <w:t>Supporting Statement</w:t>
      </w:r>
    </w:p>
    <w:p w:rsidRPr="00B13297" w:rsidR="00D51337" w:rsidP="00D51337" w:rsidRDefault="00D51337" w14:paraId="329074F6" w14:textId="2DDAE829">
      <w:pPr>
        <w:pStyle w:val="ReportCover-Date"/>
        <w:spacing w:after="360" w:line="240" w:lineRule="auto"/>
        <w:jc w:val="center"/>
        <w:rPr>
          <w:rFonts w:ascii="Arial" w:hAnsi="Arial" w:cs="Arial"/>
          <w:color w:val="auto"/>
          <w:sz w:val="48"/>
          <w:szCs w:val="48"/>
        </w:rPr>
      </w:pPr>
      <w:r w:rsidRPr="00B13297">
        <w:rPr>
          <w:rFonts w:ascii="Arial" w:hAnsi="Arial" w:cs="Arial"/>
          <w:color w:val="auto"/>
          <w:sz w:val="48"/>
          <w:szCs w:val="48"/>
        </w:rPr>
        <w:t xml:space="preserve">Part </w:t>
      </w:r>
      <w:r w:rsidR="00E80588">
        <w:rPr>
          <w:rFonts w:ascii="Arial" w:hAnsi="Arial" w:cs="Arial"/>
          <w:color w:val="auto"/>
          <w:sz w:val="48"/>
          <w:szCs w:val="48"/>
        </w:rPr>
        <w:t>B</w:t>
      </w:r>
    </w:p>
    <w:p w:rsidRPr="00B13297" w:rsidR="00D51337" w:rsidP="00D51337" w:rsidRDefault="0001419C" w14:paraId="6AE3DDAE" w14:textId="4691B2D2">
      <w:pPr>
        <w:pStyle w:val="ReportCover-Date"/>
        <w:jc w:val="center"/>
        <w:rPr>
          <w:rFonts w:ascii="Arial" w:hAnsi="Arial" w:cs="Arial"/>
          <w:color w:val="auto"/>
        </w:rPr>
      </w:pPr>
      <w:r>
        <w:rPr>
          <w:rFonts w:ascii="Arial" w:hAnsi="Arial" w:cs="Arial"/>
          <w:color w:val="auto"/>
        </w:rPr>
        <w:t>May 2021</w:t>
      </w:r>
    </w:p>
    <w:p w:rsidRPr="00B13297" w:rsidR="00D51337" w:rsidP="00D51337" w:rsidRDefault="00D51337" w14:paraId="42BC44A9" w14:textId="77777777">
      <w:pPr>
        <w:spacing w:after="0" w:line="240" w:lineRule="auto"/>
        <w:jc w:val="center"/>
        <w:rPr>
          <w:rFonts w:ascii="Arial" w:hAnsi="Arial" w:cs="Arial"/>
        </w:rPr>
      </w:pPr>
    </w:p>
    <w:p w:rsidRPr="00B13297" w:rsidR="00D51337" w:rsidP="00D51337" w:rsidRDefault="00D51337" w14:paraId="4BA2E953" w14:textId="5CB2EFB7">
      <w:pPr>
        <w:spacing w:after="0" w:line="240" w:lineRule="auto"/>
        <w:jc w:val="center"/>
        <w:rPr>
          <w:rFonts w:ascii="Arial" w:hAnsi="Arial" w:cs="Arial"/>
        </w:rPr>
      </w:pPr>
      <w:r w:rsidRPr="00B13297">
        <w:rPr>
          <w:rFonts w:ascii="Arial" w:hAnsi="Arial" w:cs="Arial"/>
        </w:rPr>
        <w:t xml:space="preserve">Submitted </w:t>
      </w:r>
      <w:r w:rsidR="00A5756B">
        <w:rPr>
          <w:rFonts w:ascii="Arial" w:hAnsi="Arial" w:cs="Arial"/>
        </w:rPr>
        <w:t>b</w:t>
      </w:r>
      <w:r w:rsidRPr="00B13297">
        <w:rPr>
          <w:rFonts w:ascii="Arial" w:hAnsi="Arial" w:cs="Arial"/>
        </w:rPr>
        <w:t>y:</w:t>
      </w:r>
    </w:p>
    <w:p w:rsidRPr="00B13297" w:rsidR="00D51337" w:rsidP="00D51337" w:rsidRDefault="00D51337" w14:paraId="43DDFE80" w14:textId="77777777">
      <w:pPr>
        <w:spacing w:after="0" w:line="240" w:lineRule="auto"/>
        <w:jc w:val="center"/>
        <w:rPr>
          <w:rFonts w:ascii="Arial" w:hAnsi="Arial" w:cs="Arial"/>
        </w:rPr>
      </w:pPr>
      <w:r w:rsidRPr="00B13297">
        <w:rPr>
          <w:rFonts w:ascii="Arial" w:hAnsi="Arial" w:cs="Arial"/>
        </w:rPr>
        <w:t>Office of Planning, Research</w:t>
      </w:r>
      <w:r>
        <w:rPr>
          <w:rFonts w:ascii="Arial" w:hAnsi="Arial" w:cs="Arial"/>
        </w:rPr>
        <w:t>,</w:t>
      </w:r>
      <w:r w:rsidRPr="00B13297">
        <w:rPr>
          <w:rFonts w:ascii="Arial" w:hAnsi="Arial" w:cs="Arial"/>
        </w:rPr>
        <w:t xml:space="preserve"> and Evaluation</w:t>
      </w:r>
    </w:p>
    <w:p w:rsidRPr="00B13297" w:rsidR="00D51337" w:rsidP="00D51337" w:rsidRDefault="00D51337" w14:paraId="36795D2D" w14:textId="77777777">
      <w:pPr>
        <w:spacing w:after="0" w:line="240" w:lineRule="auto"/>
        <w:jc w:val="center"/>
        <w:rPr>
          <w:rFonts w:ascii="Arial" w:hAnsi="Arial" w:cs="Arial"/>
        </w:rPr>
      </w:pPr>
      <w:r w:rsidRPr="00B13297">
        <w:rPr>
          <w:rFonts w:ascii="Arial" w:hAnsi="Arial" w:cs="Arial"/>
        </w:rPr>
        <w:t xml:space="preserve">Administration for Children and Families </w:t>
      </w:r>
    </w:p>
    <w:p w:rsidRPr="00B13297" w:rsidR="00D51337" w:rsidP="00D51337" w:rsidRDefault="00D51337" w14:paraId="68F857AB" w14:textId="77777777">
      <w:pPr>
        <w:spacing w:after="0" w:line="240" w:lineRule="auto"/>
        <w:jc w:val="center"/>
        <w:rPr>
          <w:rFonts w:ascii="Arial" w:hAnsi="Arial" w:cs="Arial"/>
        </w:rPr>
      </w:pPr>
      <w:r w:rsidRPr="00B13297">
        <w:rPr>
          <w:rFonts w:ascii="Arial" w:hAnsi="Arial" w:cs="Arial"/>
        </w:rPr>
        <w:t>U.S. Department of Health and Human Services</w:t>
      </w:r>
    </w:p>
    <w:p w:rsidRPr="00B13297" w:rsidR="00D51337" w:rsidP="00D51337" w:rsidRDefault="00D51337" w14:paraId="1A483089" w14:textId="77777777">
      <w:pPr>
        <w:spacing w:after="0" w:line="240" w:lineRule="auto"/>
        <w:jc w:val="center"/>
        <w:rPr>
          <w:rFonts w:ascii="Arial" w:hAnsi="Arial" w:cs="Arial"/>
        </w:rPr>
      </w:pPr>
    </w:p>
    <w:p w:rsidRPr="00B13297" w:rsidR="00D51337" w:rsidP="00D51337" w:rsidRDefault="00D51337" w14:paraId="5E7AC372" w14:textId="77777777">
      <w:pPr>
        <w:spacing w:after="0" w:line="240" w:lineRule="auto"/>
        <w:jc w:val="center"/>
        <w:rPr>
          <w:rFonts w:ascii="Arial" w:hAnsi="Arial" w:cs="Arial"/>
        </w:rPr>
      </w:pPr>
      <w:r w:rsidRPr="00B13297">
        <w:rPr>
          <w:rFonts w:ascii="Arial" w:hAnsi="Arial" w:cs="Arial"/>
        </w:rPr>
        <w:t>4</w:t>
      </w:r>
      <w:r w:rsidRPr="00B13297">
        <w:rPr>
          <w:rFonts w:ascii="Arial" w:hAnsi="Arial" w:cs="Arial"/>
          <w:vertAlign w:val="superscript"/>
        </w:rPr>
        <w:t>th</w:t>
      </w:r>
      <w:r w:rsidRPr="00B13297">
        <w:rPr>
          <w:rFonts w:ascii="Arial" w:hAnsi="Arial" w:cs="Arial"/>
        </w:rPr>
        <w:t xml:space="preserve"> Floor, Mary E. Switzer Building</w:t>
      </w:r>
    </w:p>
    <w:p w:rsidRPr="00B13297" w:rsidR="00D51337" w:rsidP="00D51337" w:rsidRDefault="00D51337" w14:paraId="26A8D7CA" w14:textId="77777777">
      <w:pPr>
        <w:spacing w:after="0" w:line="240" w:lineRule="auto"/>
        <w:jc w:val="center"/>
        <w:rPr>
          <w:rFonts w:ascii="Arial" w:hAnsi="Arial" w:cs="Arial"/>
        </w:rPr>
      </w:pPr>
      <w:r w:rsidRPr="00B13297">
        <w:rPr>
          <w:rFonts w:ascii="Arial" w:hAnsi="Arial" w:cs="Arial"/>
        </w:rPr>
        <w:t>330 C Street, SW</w:t>
      </w:r>
    </w:p>
    <w:p w:rsidRPr="00B13297" w:rsidR="00D51337" w:rsidP="00D51337" w:rsidRDefault="00D51337" w14:paraId="366B1F06" w14:textId="2759ED1A">
      <w:pPr>
        <w:spacing w:after="0" w:line="240" w:lineRule="auto"/>
        <w:jc w:val="center"/>
        <w:rPr>
          <w:rFonts w:ascii="Arial" w:hAnsi="Arial" w:cs="Arial"/>
        </w:rPr>
      </w:pPr>
      <w:r w:rsidRPr="00B13297">
        <w:rPr>
          <w:rFonts w:ascii="Arial" w:hAnsi="Arial" w:cs="Arial"/>
        </w:rPr>
        <w:t>Washington, DC 20201</w:t>
      </w:r>
    </w:p>
    <w:p w:rsidRPr="00B13297" w:rsidR="00D51337" w:rsidP="00D51337" w:rsidRDefault="00D51337" w14:paraId="4691FD53" w14:textId="77777777">
      <w:pPr>
        <w:spacing w:after="0" w:line="240" w:lineRule="auto"/>
        <w:jc w:val="center"/>
        <w:rPr>
          <w:rFonts w:ascii="Arial" w:hAnsi="Arial" w:cs="Arial"/>
        </w:rPr>
      </w:pPr>
    </w:p>
    <w:p w:rsidR="00D51337" w:rsidP="00D51337" w:rsidRDefault="00D51337" w14:paraId="69B03251" w14:textId="14E39847">
      <w:pPr>
        <w:spacing w:after="0" w:line="240" w:lineRule="auto"/>
        <w:jc w:val="center"/>
        <w:rPr>
          <w:rFonts w:ascii="Arial" w:hAnsi="Arial" w:cs="Arial"/>
        </w:rPr>
      </w:pPr>
      <w:r w:rsidRPr="00B13297">
        <w:rPr>
          <w:rFonts w:ascii="Arial" w:hAnsi="Arial" w:cs="Arial"/>
        </w:rPr>
        <w:t>Project Officers:</w:t>
      </w:r>
    </w:p>
    <w:p w:rsidR="0001419C" w:rsidP="0001419C" w:rsidRDefault="0001419C" w14:paraId="2A6CA465" w14:textId="77777777">
      <w:pPr>
        <w:spacing w:after="0" w:line="240" w:lineRule="auto"/>
        <w:jc w:val="center"/>
        <w:rPr>
          <w:rFonts w:ascii="Arial" w:hAnsi="Arial" w:cs="Arial"/>
        </w:rPr>
      </w:pPr>
      <w:r>
        <w:rPr>
          <w:rFonts w:ascii="Arial" w:hAnsi="Arial" w:cs="Arial"/>
        </w:rPr>
        <w:t>Alysia Blandon</w:t>
      </w:r>
    </w:p>
    <w:p w:rsidR="0001419C" w:rsidP="0001419C" w:rsidRDefault="0001419C" w14:paraId="24EB9015" w14:textId="77777777">
      <w:pPr>
        <w:spacing w:after="0" w:line="240" w:lineRule="auto"/>
        <w:jc w:val="center"/>
        <w:rPr>
          <w:b/>
        </w:rPr>
      </w:pPr>
      <w:r>
        <w:rPr>
          <w:rFonts w:ascii="Arial" w:hAnsi="Arial" w:cs="Arial"/>
        </w:rPr>
        <w:t>Jacquelyn Gross</w:t>
      </w:r>
    </w:p>
    <w:p w:rsidR="0001419C" w:rsidP="0001419C" w:rsidRDefault="0001419C" w14:paraId="7C0343DA" w14:textId="77777777">
      <w:pPr>
        <w:spacing w:after="0" w:line="240" w:lineRule="auto"/>
        <w:jc w:val="center"/>
        <w:rPr>
          <w:b/>
        </w:rPr>
      </w:pPr>
    </w:p>
    <w:p w:rsidR="00D51337" w:rsidP="00D51337" w:rsidRDefault="00D51337" w14:paraId="27872D1C" w14:textId="77777777">
      <w:pPr>
        <w:spacing w:after="0" w:line="240" w:lineRule="auto"/>
        <w:jc w:val="center"/>
        <w:rPr>
          <w:b/>
        </w:rPr>
      </w:pPr>
    </w:p>
    <w:p w:rsidRPr="00624DDC" w:rsidR="001253F4" w:rsidP="00624DDC" w:rsidRDefault="00B4182B" w14:paraId="71A43DA4" w14:textId="77777777">
      <w:pPr>
        <w:jc w:val="center"/>
        <w:rPr>
          <w:b/>
          <w:sz w:val="32"/>
          <w:szCs w:val="32"/>
        </w:rPr>
      </w:pPr>
      <w:r>
        <w:br w:type="page"/>
      </w:r>
      <w:r w:rsidRPr="00624DDC" w:rsidR="001253F4">
        <w:rPr>
          <w:b/>
          <w:sz w:val="32"/>
          <w:szCs w:val="32"/>
        </w:rPr>
        <w:lastRenderedPageBreak/>
        <w:t>Part B</w:t>
      </w:r>
    </w:p>
    <w:p w:rsidR="00EE38AF" w:rsidP="008369BA" w:rsidRDefault="00EE38AF" w14:paraId="66C05F3B" w14:textId="77777777">
      <w:pPr>
        <w:spacing w:after="0" w:line="240" w:lineRule="auto"/>
        <w:rPr>
          <w:b/>
        </w:rPr>
      </w:pPr>
    </w:p>
    <w:p w:rsidR="0072072F" w:rsidP="00F85D35" w:rsidRDefault="00EE38AF" w14:paraId="23F27413" w14:textId="33345C07">
      <w:pPr>
        <w:spacing w:after="120" w:line="240" w:lineRule="auto"/>
      </w:pPr>
      <w:r>
        <w:rPr>
          <w:b/>
        </w:rPr>
        <w:t>B1.</w:t>
      </w:r>
      <w:r>
        <w:rPr>
          <w:b/>
        </w:rPr>
        <w:tab/>
      </w:r>
      <w:r w:rsidRPr="008369BA" w:rsidR="0020629A">
        <w:rPr>
          <w:b/>
        </w:rPr>
        <w:t>O</w:t>
      </w:r>
      <w:r w:rsidRPr="008369BA" w:rsidR="008369BA">
        <w:rPr>
          <w:b/>
        </w:rPr>
        <w:t>bjectives</w:t>
      </w:r>
    </w:p>
    <w:p w:rsidRPr="0072072F" w:rsidR="0072072F" w:rsidP="00F85D35" w:rsidRDefault="0072072F" w14:paraId="40621335" w14:textId="77777777">
      <w:pPr>
        <w:spacing w:after="60" w:line="240" w:lineRule="auto"/>
        <w:rPr>
          <w:i/>
        </w:rPr>
      </w:pPr>
      <w:r w:rsidRPr="0072072F">
        <w:rPr>
          <w:i/>
        </w:rPr>
        <w:t>Study Objectives</w:t>
      </w:r>
    </w:p>
    <w:p w:rsidR="00DA0D94" w:rsidP="00093F9F" w:rsidRDefault="00DA0D94" w14:paraId="6159BACE" w14:textId="6D3CE8D6">
      <w:pPr>
        <w:pStyle w:val="BodyText"/>
        <w:spacing w:after="0"/>
      </w:pPr>
      <w:r>
        <w:t>Th</w:t>
      </w:r>
      <w:r w:rsidR="00FC6359">
        <w:t>e</w:t>
      </w:r>
      <w:r>
        <w:t xml:space="preserve"> </w:t>
      </w:r>
      <w:r w:rsidR="00FC6359">
        <w:t xml:space="preserve">primary objectives of this </w:t>
      </w:r>
      <w:r>
        <w:t xml:space="preserve">study </w:t>
      </w:r>
      <w:r w:rsidR="00FC6359">
        <w:t>are</w:t>
      </w:r>
      <w:r>
        <w:t xml:space="preserve"> to</w:t>
      </w:r>
      <w:r w:rsidRPr="00A5756B" w:rsidR="007447F1">
        <w:t xml:space="preserve"> examine</w:t>
      </w:r>
      <w:r w:rsidR="00DE43FC">
        <w:t xml:space="preserve"> intentional and unintentional ways public</w:t>
      </w:r>
      <w:r w:rsidR="00FC6359">
        <w:t xml:space="preserve"> child welfare agencies</w:t>
      </w:r>
      <w:r w:rsidR="00FC6359">
        <w:rPr>
          <w:rStyle w:val="FootnoteReference"/>
        </w:rPr>
        <w:t xml:space="preserve"> </w:t>
      </w:r>
      <w:r w:rsidR="00DE43FC">
        <w:rPr>
          <w:rStyle w:val="FootnoteReference"/>
        </w:rPr>
        <w:footnoteReference w:id="1"/>
      </w:r>
      <w:r w:rsidR="00DE43FC">
        <w:t xml:space="preserve"> are in contact with</w:t>
      </w:r>
      <w:r w:rsidR="00FC6359">
        <w:t>,</w:t>
      </w:r>
      <w:r w:rsidR="00DE43FC">
        <w:t xml:space="preserve"> or receive information about</w:t>
      </w:r>
      <w:r w:rsidR="00FC6359">
        <w:t>,</w:t>
      </w:r>
      <w:r w:rsidR="00DE43FC">
        <w:t xml:space="preserve"> the well-being of children and youth who have exited foster care through adoption or guardianship</w:t>
      </w:r>
      <w:r w:rsidR="00FC6359">
        <w:t xml:space="preserve">. </w:t>
      </w:r>
      <w:r w:rsidR="005D643F">
        <w:t xml:space="preserve">Little research exists about child and family well-being after adoption and guardianship. </w:t>
      </w:r>
      <w:r w:rsidR="00FC6359">
        <w:t xml:space="preserve">Understanding well-being includes a deliberate focus on understanding instability for these </w:t>
      </w:r>
      <w:r w:rsidR="00DE43FC">
        <w:t>children and youth</w:t>
      </w:r>
      <w:r w:rsidR="00FC6359">
        <w:t>, and their parents or guardians</w:t>
      </w:r>
      <w:r w:rsidR="00DE43FC">
        <w:t>.</w:t>
      </w:r>
      <w:r w:rsidR="0062380B">
        <w:t xml:space="preserve"> </w:t>
      </w:r>
    </w:p>
    <w:p w:rsidR="00DA0D94" w:rsidP="00093F9F" w:rsidRDefault="00DA0D94" w14:paraId="47258FE0" w14:textId="77777777">
      <w:pPr>
        <w:pStyle w:val="BodyText"/>
        <w:spacing w:after="0"/>
      </w:pPr>
    </w:p>
    <w:p w:rsidR="00333CB7" w:rsidP="00FC7041" w:rsidRDefault="005926C7" w14:paraId="481B1222" w14:textId="3D0B72CE">
      <w:pPr>
        <w:pStyle w:val="BodyText"/>
        <w:rPr>
          <w:rFonts w:cstheme="minorHAnsi"/>
        </w:rPr>
      </w:pPr>
      <w:r>
        <w:t>Th</w:t>
      </w:r>
      <w:r w:rsidR="00FC6359">
        <w:t xml:space="preserve">is study will </w:t>
      </w:r>
      <w:r>
        <w:t xml:space="preserve">investigate </w:t>
      </w:r>
      <w:r w:rsidR="005D643F">
        <w:t>the</w:t>
      </w:r>
      <w:r w:rsidDel="00FC7041" w:rsidR="005D643F">
        <w:t xml:space="preserve"> type</w:t>
      </w:r>
      <w:r w:rsidR="005D643F">
        <w:t>s</w:t>
      </w:r>
      <w:r w:rsidDel="00FC7041" w:rsidR="005D643F">
        <w:t xml:space="preserve"> of contact </w:t>
      </w:r>
      <w:r w:rsidR="005D643F">
        <w:t xml:space="preserve">adoptive and guardianship </w:t>
      </w:r>
      <w:r w:rsidDel="00FC7041" w:rsidR="005D643F">
        <w:t>families</w:t>
      </w:r>
      <w:r w:rsidR="00877B9C">
        <w:t xml:space="preserve"> a</w:t>
      </w:r>
      <w:r w:rsidR="001C5F70">
        <w:t>s well as</w:t>
      </w:r>
      <w:r w:rsidR="00877B9C">
        <w:t xml:space="preserve"> community members</w:t>
      </w:r>
      <w:r w:rsidR="005D643F">
        <w:t xml:space="preserve"> have with </w:t>
      </w:r>
      <w:r w:rsidR="006C351E">
        <w:t xml:space="preserve">public child welfare agencies. This will include investigating </w:t>
      </w:r>
      <w:r>
        <w:t xml:space="preserve">how and what information a </w:t>
      </w:r>
      <w:bookmarkStart w:name="_Hlk21594378" w:id="1"/>
      <w:r>
        <w:t>child welfare agency</w:t>
      </w:r>
      <w:bookmarkEnd w:id="1"/>
      <w:r>
        <w:t xml:space="preserve"> </w:t>
      </w:r>
      <w:r w:rsidR="00DA0D94">
        <w:t xml:space="preserve">receives </w:t>
      </w:r>
      <w:r>
        <w:t>about children and youth who have exited the foster care system t</w:t>
      </w:r>
      <w:r w:rsidR="00FC6359">
        <w:t>hrough</w:t>
      </w:r>
      <w:r>
        <w:t xml:space="preserve"> adoption or guardianship</w:t>
      </w:r>
      <w:r w:rsidR="00DA0D94">
        <w:t>,</w:t>
      </w:r>
      <w:r w:rsidDel="009D5642" w:rsidR="009D5642">
        <w:t xml:space="preserve"> </w:t>
      </w:r>
      <w:r w:rsidR="00DA0D94">
        <w:t>if and how the agency tracks this information</w:t>
      </w:r>
      <w:r w:rsidR="009D5642">
        <w:t>, and any challenges associated with gathering or tracking this information</w:t>
      </w:r>
      <w:r>
        <w:t>.</w:t>
      </w:r>
      <w:r w:rsidR="00EE015F">
        <w:t xml:space="preserve"> </w:t>
      </w:r>
      <w:r w:rsidR="00240E1D">
        <w:t>T</w:t>
      </w:r>
      <w:r w:rsidR="005D643F">
        <w:t>he</w:t>
      </w:r>
      <w:r w:rsidR="006C351E">
        <w:t>se</w:t>
      </w:r>
      <w:r w:rsidDel="00FC7041" w:rsidR="005A720C">
        <w:t xml:space="preserve"> type</w:t>
      </w:r>
      <w:r w:rsidR="005D643F">
        <w:t>s</w:t>
      </w:r>
      <w:r w:rsidDel="00FC7041" w:rsidR="005A720C">
        <w:t xml:space="preserve"> of contact</w:t>
      </w:r>
      <w:r w:rsidR="006C351E">
        <w:t>s</w:t>
      </w:r>
      <w:r w:rsidDel="00FC7041" w:rsidR="005A720C">
        <w:t xml:space="preserve"> could </w:t>
      </w:r>
      <w:r w:rsidR="00240E1D">
        <w:t>serve as an important source of</w:t>
      </w:r>
      <w:r w:rsidDel="00FC7041" w:rsidR="00240E1D">
        <w:t xml:space="preserve"> </w:t>
      </w:r>
      <w:r w:rsidDel="00FC7041" w:rsidR="005A720C">
        <w:t xml:space="preserve">information about children and families’ overall well-being after adoption and guardianship finalization. </w:t>
      </w:r>
      <w:r w:rsidR="004A1D17">
        <w:t>Ultimately, the study</w:t>
      </w:r>
      <w:r w:rsidR="00944606">
        <w:t xml:space="preserve"> will identify </w:t>
      </w:r>
      <w:r w:rsidR="00944606">
        <w:rPr>
          <w:rFonts w:cstheme="minorHAnsi"/>
        </w:rPr>
        <w:t xml:space="preserve">practices that could be included in a toolkit designed to help child welfare agencies develop </w:t>
      </w:r>
      <w:r w:rsidR="00240E1D">
        <w:rPr>
          <w:rFonts w:cstheme="minorHAnsi"/>
        </w:rPr>
        <w:t xml:space="preserve">and/or strengthen </w:t>
      </w:r>
      <w:r w:rsidR="00944606">
        <w:rPr>
          <w:rFonts w:cstheme="minorHAnsi"/>
        </w:rPr>
        <w:t>post adoption and guardianship tracking and contact procedures.</w:t>
      </w:r>
    </w:p>
    <w:p w:rsidR="005F2951" w:rsidP="00093F9F" w:rsidRDefault="0072072F" w14:paraId="75A4A02E" w14:textId="2AD675A1">
      <w:pPr>
        <w:pStyle w:val="BodyText"/>
        <w:spacing w:after="0"/>
      </w:pPr>
      <w:r>
        <w:rPr>
          <w:i/>
        </w:rPr>
        <w:t xml:space="preserve">Generalizability of Results </w:t>
      </w:r>
    </w:p>
    <w:p w:rsidR="00B42A2B" w:rsidP="00093F9F" w:rsidRDefault="003542CB" w14:paraId="4B8A9CC7" w14:textId="7B400EE4">
      <w:pPr>
        <w:pStyle w:val="BodyText"/>
        <w:spacing w:after="0"/>
      </w:pPr>
      <w:r w:rsidRPr="00A5756B">
        <w:t xml:space="preserve">This study is intended to </w:t>
      </w:r>
      <w:r w:rsidR="004A1D17">
        <w:t xml:space="preserve">present an internally valid description of </w:t>
      </w:r>
      <w:r w:rsidR="00B42A2B">
        <w:t>child welfare agencies’</w:t>
      </w:r>
      <w:r w:rsidR="004A1D17">
        <w:t xml:space="preserve"> </w:t>
      </w:r>
      <w:r w:rsidR="00B42A2B">
        <w:t xml:space="preserve">post </w:t>
      </w:r>
      <w:r w:rsidR="004A1D17">
        <w:t>adoption and guardianship</w:t>
      </w:r>
      <w:r w:rsidR="00B42A2B">
        <w:t xml:space="preserve"> outreach and family contact</w:t>
      </w:r>
      <w:r w:rsidR="004A1D17">
        <w:t xml:space="preserve"> activities</w:t>
      </w:r>
      <w:r w:rsidR="00B42A2B">
        <w:t xml:space="preserve">. This information will not </w:t>
      </w:r>
      <w:r w:rsidR="004A1D17">
        <w:t xml:space="preserve">promote statistical generalization </w:t>
      </w:r>
      <w:r w:rsidR="00B42A2B">
        <w:t>beyond the child welfare agenc</w:t>
      </w:r>
      <w:r w:rsidR="004A1D17">
        <w:t xml:space="preserve">y representatives who participate in the web survey and </w:t>
      </w:r>
      <w:r w:rsidRPr="009E130E" w:rsidR="00C64EB0">
        <w:rPr>
          <w:rFonts w:cstheme="minorHAnsi"/>
        </w:rPr>
        <w:t>video-conference</w:t>
      </w:r>
      <w:r w:rsidDel="00C64EB0" w:rsidR="00C64EB0">
        <w:t xml:space="preserve"> </w:t>
      </w:r>
      <w:r w:rsidR="00A42D62">
        <w:t>interviews</w:t>
      </w:r>
      <w:r w:rsidR="00B42A2B">
        <w:t>.</w:t>
      </w:r>
    </w:p>
    <w:p w:rsidR="00333CB7" w:rsidP="00093F9F" w:rsidRDefault="00333CB7" w14:paraId="6DB009D3" w14:textId="77777777">
      <w:pPr>
        <w:pStyle w:val="BodyText"/>
        <w:spacing w:after="0"/>
      </w:pPr>
    </w:p>
    <w:p w:rsidRPr="00DF1291" w:rsidR="00E41EE9" w:rsidP="00F85D35" w:rsidRDefault="0072072F" w14:paraId="210DC9F0" w14:textId="067842D5">
      <w:pPr>
        <w:autoSpaceDE w:val="0"/>
        <w:autoSpaceDN w:val="0"/>
        <w:adjustRightInd w:val="0"/>
        <w:spacing w:after="60" w:line="240" w:lineRule="atLeast"/>
        <w:rPr>
          <w:rFonts w:eastAsia="Times New Roman" w:cstheme="minorHAnsi"/>
          <w:color w:val="000000"/>
        </w:rPr>
      </w:pPr>
      <w:r>
        <w:rPr>
          <w:rFonts w:eastAsia="Times New Roman" w:cstheme="minorHAnsi"/>
          <w:i/>
          <w:color w:val="000000"/>
        </w:rPr>
        <w:t xml:space="preserve">Appropriateness of Study Design and Methods for Planned Uses </w:t>
      </w:r>
    </w:p>
    <w:p w:rsidR="00074C71" w:rsidP="00093F9F" w:rsidRDefault="00074C71" w14:paraId="2F22032B" w14:textId="6CF27C02">
      <w:pPr>
        <w:pStyle w:val="BodyText"/>
        <w:spacing w:after="0"/>
      </w:pPr>
      <w:r>
        <w:t xml:space="preserve">Because research is limited, we do not know much about contact between child welfare agencies and families after adoption or guardianship finalization, including how frequently families have contact with child welfare systems and why. This study will use a multimode data collection approach that will include a web survey with state adoption managers and/or staff responsible for guardianship families and </w:t>
      </w:r>
      <w:r w:rsidR="00A42D62">
        <w:t xml:space="preserve">conducting </w:t>
      </w:r>
      <w:r w:rsidR="00C64EB0">
        <w:t>video-conference</w:t>
      </w:r>
      <w:r w:rsidR="00A42D62">
        <w:t xml:space="preserve"> interviews with </w:t>
      </w:r>
      <w:r w:rsidR="001C5F70">
        <w:t xml:space="preserve">stakeholders from </w:t>
      </w:r>
      <w:r w:rsidR="00A42D62">
        <w:t xml:space="preserve">selected </w:t>
      </w:r>
      <w:r w:rsidR="001C5F70">
        <w:t xml:space="preserve">child welfare </w:t>
      </w:r>
      <w:r w:rsidR="00A42D62">
        <w:t>agencies</w:t>
      </w:r>
      <w:r>
        <w:t xml:space="preserve"> to obtain in-depth knowledge of operations and protocols.</w:t>
      </w:r>
      <w:r w:rsidR="00606B50">
        <w:t xml:space="preserve"> The web survey </w:t>
      </w:r>
      <w:r w:rsidR="005E1BF9">
        <w:t xml:space="preserve">is designed </w:t>
      </w:r>
      <w:r w:rsidR="00606B50">
        <w:t xml:space="preserve">to gather </w:t>
      </w:r>
      <w:r w:rsidRPr="00606B50" w:rsidR="00606B50">
        <w:t xml:space="preserve">information </w:t>
      </w:r>
      <w:r w:rsidR="005E1BF9">
        <w:t xml:space="preserve">from </w:t>
      </w:r>
      <w:r w:rsidR="006C60BE">
        <w:t xml:space="preserve">a broad range of </w:t>
      </w:r>
      <w:r w:rsidR="001C5F70">
        <w:t xml:space="preserve">state </w:t>
      </w:r>
      <w:r w:rsidRPr="00606B50" w:rsidR="00606B50">
        <w:t>child welfare agenc</w:t>
      </w:r>
      <w:r w:rsidR="005E1BF9">
        <w:t>ies</w:t>
      </w:r>
      <w:r w:rsidR="006C60BE">
        <w:t xml:space="preserve"> across the country</w:t>
      </w:r>
      <w:r w:rsidR="005E1BF9">
        <w:t xml:space="preserve"> about their contact with and tracking of, </w:t>
      </w:r>
      <w:r w:rsidRPr="00606B50" w:rsidR="00606B50">
        <w:t xml:space="preserve">interactions </w:t>
      </w:r>
      <w:r w:rsidR="005E1BF9">
        <w:t>with</w:t>
      </w:r>
      <w:r w:rsidRPr="00606B50" w:rsidR="00606B50">
        <w:t xml:space="preserve"> adoptive and guardianship families.</w:t>
      </w:r>
      <w:r w:rsidR="00606B50">
        <w:t xml:space="preserve"> </w:t>
      </w:r>
      <w:r w:rsidRPr="00606B50" w:rsidR="00606B50">
        <w:t xml:space="preserve">Expanding on the content gathered in the web survey, </w:t>
      </w:r>
      <w:r w:rsidR="00054442">
        <w:t xml:space="preserve">six </w:t>
      </w:r>
      <w:r w:rsidR="001C5F70">
        <w:t>child welfare agencies</w:t>
      </w:r>
      <w:r w:rsidR="00054442">
        <w:t xml:space="preserve"> will be selected for follow-up</w:t>
      </w:r>
      <w:r w:rsidR="006C60BE">
        <w:t xml:space="preserve"> </w:t>
      </w:r>
      <w:r w:rsidR="001C5F70">
        <w:t xml:space="preserve">stakeholder </w:t>
      </w:r>
      <w:r w:rsidR="00C64EB0">
        <w:t>video-conference</w:t>
      </w:r>
      <w:r w:rsidR="001C5F70">
        <w:t xml:space="preserve"> </w:t>
      </w:r>
      <w:r w:rsidR="00054442">
        <w:t xml:space="preserve">interviews. Sites will be selected </w:t>
      </w:r>
      <w:r w:rsidRPr="00054442" w:rsidR="00054442">
        <w:t xml:space="preserve">based on purposive, or convenience sampling, </w:t>
      </w:r>
      <w:r w:rsidR="00054442">
        <w:t xml:space="preserve">with a </w:t>
      </w:r>
      <w:r w:rsidR="00054442">
        <w:lastRenderedPageBreak/>
        <w:t xml:space="preserve">specific focus on selecting </w:t>
      </w:r>
      <w:r w:rsidR="001C5F70">
        <w:t>agencies</w:t>
      </w:r>
      <w:r w:rsidR="00054442">
        <w:t xml:space="preserve"> </w:t>
      </w:r>
      <w:r w:rsidRPr="00054442" w:rsidR="00054442">
        <w:t>that report innovative practices</w:t>
      </w:r>
      <w:r w:rsidR="00054442">
        <w:t xml:space="preserve"> or procedures. T</w:t>
      </w:r>
      <w:r w:rsidRPr="00606B50" w:rsidR="00606B50">
        <w:t xml:space="preserve">he </w:t>
      </w:r>
      <w:r w:rsidR="00C64EB0">
        <w:t>video-conference</w:t>
      </w:r>
      <w:r w:rsidR="00606B50">
        <w:t xml:space="preserve"> interviews </w:t>
      </w:r>
      <w:r w:rsidRPr="00606B50" w:rsidR="00606B50">
        <w:t xml:space="preserve">will </w:t>
      </w:r>
      <w:r w:rsidR="005E1BF9">
        <w:t>delve</w:t>
      </w:r>
      <w:r w:rsidRPr="00606B50" w:rsidR="00606B50">
        <w:t xml:space="preserve"> more in-depth</w:t>
      </w:r>
      <w:r w:rsidR="005E1BF9">
        <w:t xml:space="preserve"> to examine </w:t>
      </w:r>
      <w:r w:rsidRPr="00606B50" w:rsidR="00606B50">
        <w:t>specific details about post adoption and guardianship contact procedures, information gathered, and tracking capacity.</w:t>
      </w:r>
      <w:r w:rsidR="00606B50">
        <w:t xml:space="preserve"> The findings from this study </w:t>
      </w:r>
      <w:r w:rsidR="00054442">
        <w:t xml:space="preserve">are </w:t>
      </w:r>
      <w:r w:rsidRPr="00FC7041" w:rsidR="00054442">
        <w:rPr>
          <w:rFonts w:eastAsia="Times New Roman" w:cstheme="minorHAnsi"/>
          <w:color w:val="000000"/>
        </w:rPr>
        <w:t>not intended to be representative</w:t>
      </w:r>
      <w:r w:rsidR="00864CC0">
        <w:t xml:space="preserve"> and </w:t>
      </w:r>
      <w:r w:rsidR="00606B50">
        <w:t xml:space="preserve">will not be generalizable beyond the agencies </w:t>
      </w:r>
      <w:r w:rsidR="00FB7A48">
        <w:t xml:space="preserve">who participate in the </w:t>
      </w:r>
      <w:r w:rsidR="00054442">
        <w:t>study</w:t>
      </w:r>
      <w:r w:rsidR="00FB7A48">
        <w:t>.</w:t>
      </w:r>
      <w:r w:rsidRPr="00054442" w:rsidR="00054442">
        <w:rPr>
          <w:rFonts w:eastAsia="Times New Roman" w:cstheme="minorHAnsi"/>
          <w:color w:val="000000"/>
        </w:rPr>
        <w:t xml:space="preserve"> </w:t>
      </w:r>
      <w:r w:rsidR="00054442">
        <w:rPr>
          <w:rFonts w:eastAsia="Times New Roman" w:cstheme="minorHAnsi"/>
          <w:color w:val="000000"/>
        </w:rPr>
        <w:t xml:space="preserve">This study </w:t>
      </w:r>
      <w:r w:rsidRPr="00FC7041" w:rsidR="00054442">
        <w:rPr>
          <w:rFonts w:eastAsia="Times New Roman" w:cstheme="minorHAnsi"/>
          <w:color w:val="000000"/>
        </w:rPr>
        <w:t xml:space="preserve">does not include </w:t>
      </w:r>
      <w:r w:rsidR="00054442">
        <w:rPr>
          <w:rFonts w:eastAsia="Times New Roman" w:cstheme="minorHAnsi"/>
          <w:color w:val="000000"/>
        </w:rPr>
        <w:t xml:space="preserve">an </w:t>
      </w:r>
      <w:r w:rsidRPr="00FC7041" w:rsidR="00054442">
        <w:rPr>
          <w:rFonts w:eastAsia="Times New Roman" w:cstheme="minorHAnsi"/>
          <w:color w:val="000000"/>
        </w:rPr>
        <w:t>impact evaluation and should not be used to assess participant outcomes</w:t>
      </w:r>
      <w:r w:rsidR="00054442">
        <w:rPr>
          <w:rFonts w:eastAsia="Times New Roman" w:cstheme="minorHAnsi"/>
          <w:color w:val="000000"/>
        </w:rPr>
        <w:t>. K</w:t>
      </w:r>
      <w:r w:rsidRPr="00FC7041" w:rsidR="00054442">
        <w:rPr>
          <w:rFonts w:eastAsia="Times New Roman" w:cstheme="minorHAnsi"/>
          <w:color w:val="000000"/>
        </w:rPr>
        <w:t>ey limitations will be included in written products associated with the study.</w:t>
      </w:r>
    </w:p>
    <w:p w:rsidR="00FC7041" w:rsidP="00093F9F" w:rsidRDefault="00FC7041" w14:paraId="39F3FEC6" w14:textId="77777777">
      <w:pPr>
        <w:pStyle w:val="BodyText"/>
        <w:spacing w:after="0"/>
      </w:pPr>
    </w:p>
    <w:p w:rsidR="00BB2925" w:rsidP="00093F9F" w:rsidRDefault="001F5DF6" w14:paraId="6F2D573B" w14:textId="2C665D18">
      <w:pPr>
        <w:pStyle w:val="BodyText"/>
        <w:spacing w:after="0"/>
      </w:pPr>
      <w:r w:rsidRPr="00A5756B">
        <w:t>As noted in Supporting Statement A, this information is not intended to be used as the principal basis for public policy decisions and is not expected to meet the threshold of influential or highly influential scientific information.</w:t>
      </w:r>
    </w:p>
    <w:p w:rsidR="00FC7041" w:rsidP="00093F9F" w:rsidRDefault="00FC7041" w14:paraId="6E0E338A" w14:textId="4831E296">
      <w:pPr>
        <w:pStyle w:val="BodyText"/>
        <w:spacing w:after="0"/>
      </w:pPr>
    </w:p>
    <w:p w:rsidRPr="00A5756B" w:rsidR="00FC7041" w:rsidP="00093F9F" w:rsidRDefault="00FC7041" w14:paraId="3CCE82B6" w14:textId="77777777">
      <w:pPr>
        <w:pStyle w:val="BodyText"/>
        <w:spacing w:after="0"/>
      </w:pPr>
    </w:p>
    <w:p w:rsidRPr="00DF1291" w:rsidR="005F2951" w:rsidP="00BD6E99" w:rsidRDefault="00EE38AF" w14:paraId="2E3CD75A" w14:textId="14B2DD89">
      <w:pPr>
        <w:pStyle w:val="ListParagraph"/>
        <w:keepNext/>
        <w:spacing w:after="120"/>
        <w:ind w:left="0"/>
        <w:rPr>
          <w:rFonts w:eastAsia="Times New Roman" w:cstheme="minorHAnsi"/>
          <w:color w:val="000000"/>
        </w:rPr>
      </w:pPr>
      <w:r>
        <w:rPr>
          <w:b/>
        </w:rPr>
        <w:t>B2.</w:t>
      </w:r>
      <w:r>
        <w:rPr>
          <w:b/>
        </w:rPr>
        <w:tab/>
      </w:r>
      <w:r w:rsidR="007C2EE0">
        <w:rPr>
          <w:rFonts w:eastAsia="Times New Roman" w:cstheme="minorHAnsi"/>
          <w:b/>
          <w:bCs/>
          <w:color w:val="000000"/>
        </w:rPr>
        <w:t>Methods and Design</w:t>
      </w:r>
    </w:p>
    <w:p w:rsidRPr="00E66302" w:rsidR="005F2951" w:rsidP="00E66302" w:rsidRDefault="0072072F" w14:paraId="542973ED" w14:textId="4BD18752">
      <w:pPr>
        <w:spacing w:after="60"/>
        <w:rPr>
          <w:i/>
        </w:rPr>
      </w:pPr>
      <w:r w:rsidRPr="00E66302">
        <w:rPr>
          <w:i/>
        </w:rPr>
        <w:t xml:space="preserve">Target Population </w:t>
      </w:r>
      <w:r w:rsidRPr="00E66302" w:rsidR="005F2951">
        <w:rPr>
          <w:i/>
        </w:rPr>
        <w:t xml:space="preserve"> </w:t>
      </w:r>
    </w:p>
    <w:p w:rsidR="00074C71" w:rsidP="00093F9F" w:rsidRDefault="00F17263" w14:paraId="131875B5" w14:textId="49060997">
      <w:pPr>
        <w:spacing w:after="0"/>
      </w:pPr>
      <w:r>
        <w:t>The target population of interest</w:t>
      </w:r>
      <w:r w:rsidR="001C5F70">
        <w:t xml:space="preserve"> for the </w:t>
      </w:r>
      <w:r w:rsidR="006A27EB">
        <w:t xml:space="preserve">two </w:t>
      </w:r>
      <w:r w:rsidR="001C5F70">
        <w:t>web surveys</w:t>
      </w:r>
      <w:r>
        <w:t xml:space="preserve"> </w:t>
      </w:r>
      <w:r w:rsidR="001C5F70">
        <w:t>are</w:t>
      </w:r>
      <w:r>
        <w:t xml:space="preserve"> state </w:t>
      </w:r>
      <w:r w:rsidR="001C5F70">
        <w:t>adoption programs</w:t>
      </w:r>
      <w:r>
        <w:t xml:space="preserve"> managers in the U.S., a total of </w:t>
      </w:r>
      <w:r w:rsidR="001C5F70">
        <w:t>50</w:t>
      </w:r>
      <w:r>
        <w:t xml:space="preserve"> potential respondents</w:t>
      </w:r>
      <w:r w:rsidR="001D5A0B">
        <w:t xml:space="preserve">. </w:t>
      </w:r>
      <w:r w:rsidR="00074C71">
        <w:t>Once the web survey</w:t>
      </w:r>
      <w:r w:rsidR="006A27EB">
        <w:t>s</w:t>
      </w:r>
      <w:r w:rsidR="00074C71">
        <w:t xml:space="preserve"> </w:t>
      </w:r>
      <w:r w:rsidR="006A27EB">
        <w:t xml:space="preserve">are </w:t>
      </w:r>
      <w:r w:rsidR="00296DA9">
        <w:t>initiated</w:t>
      </w:r>
      <w:r w:rsidR="00074C71">
        <w:t xml:space="preserve">, six </w:t>
      </w:r>
      <w:r w:rsidR="00D70719">
        <w:t>agencies</w:t>
      </w:r>
      <w:r w:rsidR="00074C71">
        <w:t xml:space="preserve"> will be selected for </w:t>
      </w:r>
      <w:r w:rsidR="006A27EB">
        <w:t>stakeholder</w:t>
      </w:r>
      <w:r w:rsidR="00A42D62">
        <w:t xml:space="preserve"> </w:t>
      </w:r>
      <w:r w:rsidR="00C64EB0">
        <w:t>video-conference</w:t>
      </w:r>
      <w:r w:rsidR="00A42D62">
        <w:t xml:space="preserve"> interviews</w:t>
      </w:r>
      <w:r w:rsidR="00885D13">
        <w:t xml:space="preserve">. </w:t>
      </w:r>
      <w:r w:rsidR="009D7915">
        <w:t xml:space="preserve">For each of </w:t>
      </w:r>
      <w:r w:rsidR="00885D13">
        <w:t xml:space="preserve">the </w:t>
      </w:r>
      <w:r w:rsidR="009D7915">
        <w:t xml:space="preserve">six </w:t>
      </w:r>
      <w:r w:rsidR="00A42D62">
        <w:t xml:space="preserve">case study </w:t>
      </w:r>
      <w:r>
        <w:t>sites</w:t>
      </w:r>
      <w:r w:rsidR="00885D13">
        <w:t xml:space="preserve">, the study team will </w:t>
      </w:r>
      <w:r w:rsidR="00D70719">
        <w:t>conduct stakeholder interviews with up to 7 staff per agency (for a total of up to 42 interviews)</w:t>
      </w:r>
      <w:r w:rsidR="001D5A0B">
        <w:t xml:space="preserve">. </w:t>
      </w:r>
      <w:r w:rsidR="00D70719">
        <w:t>These interviews will</w:t>
      </w:r>
      <w:r w:rsidR="00885D13">
        <w:t xml:space="preserve"> gather more in-depth information to expand upon the web survey results. </w:t>
      </w:r>
    </w:p>
    <w:p w:rsidR="001C4C92" w:rsidP="00093F9F" w:rsidRDefault="001C4C92" w14:paraId="16D6D269" w14:textId="77777777">
      <w:pPr>
        <w:spacing w:after="0"/>
      </w:pPr>
    </w:p>
    <w:p w:rsidRPr="000D7942" w:rsidR="000D7942" w:rsidP="00F85D35" w:rsidRDefault="009D127A" w14:paraId="43384CE3" w14:textId="155B3249">
      <w:pPr>
        <w:autoSpaceDE w:val="0"/>
        <w:autoSpaceDN w:val="0"/>
        <w:adjustRightInd w:val="0"/>
        <w:spacing w:after="60" w:line="240" w:lineRule="atLeast"/>
        <w:contextualSpacing/>
        <w:rPr>
          <w:rFonts w:eastAsia="Times New Roman" w:cstheme="minorHAnsi"/>
          <w:i/>
          <w:color w:val="000000"/>
        </w:rPr>
      </w:pPr>
      <w:r>
        <w:rPr>
          <w:rFonts w:eastAsia="Times New Roman" w:cstheme="minorHAnsi"/>
          <w:i/>
          <w:color w:val="000000"/>
        </w:rPr>
        <w:t xml:space="preserve">Recruitment </w:t>
      </w:r>
      <w:r w:rsidR="00885D13">
        <w:rPr>
          <w:rFonts w:eastAsia="Times New Roman" w:cstheme="minorHAnsi"/>
          <w:i/>
          <w:color w:val="000000"/>
        </w:rPr>
        <w:t>and Site Selection</w:t>
      </w:r>
    </w:p>
    <w:p w:rsidR="00617FEC" w:rsidP="00093F9F" w:rsidRDefault="00617FEC" w14:paraId="6835EE06" w14:textId="27C5255C">
      <w:pPr>
        <w:pStyle w:val="BodyText"/>
        <w:spacing w:after="0"/>
      </w:pPr>
      <w:r>
        <w:t>The study team will identify individual respondents to participate in</w:t>
      </w:r>
      <w:r w:rsidR="006A27EB">
        <w:t xml:space="preserve"> 1-2</w:t>
      </w:r>
      <w:r>
        <w:t xml:space="preserve"> web survey</w:t>
      </w:r>
      <w:r w:rsidR="006A27EB">
        <w:t>s</w:t>
      </w:r>
      <w:r>
        <w:t xml:space="preserve"> and </w:t>
      </w:r>
      <w:r w:rsidR="00C64EB0">
        <w:t>video-conference</w:t>
      </w:r>
      <w:r w:rsidR="00A42D62">
        <w:t xml:space="preserve"> interviews</w:t>
      </w:r>
      <w:r>
        <w:t>.</w:t>
      </w:r>
      <w:r w:rsidR="002D2B45">
        <w:t xml:space="preserve"> First, the sampling process for the web survey will be described followed by the </w:t>
      </w:r>
      <w:r w:rsidR="00C64EB0">
        <w:t>video-conference</w:t>
      </w:r>
      <w:r w:rsidR="00A42D62">
        <w:t xml:space="preserve"> interviews</w:t>
      </w:r>
      <w:r w:rsidR="002D2B45">
        <w:t>.</w:t>
      </w:r>
    </w:p>
    <w:p w:rsidR="001C4C92" w:rsidP="00093F9F" w:rsidRDefault="001C4C92" w14:paraId="1E884B5C" w14:textId="77777777">
      <w:pPr>
        <w:pStyle w:val="BodyText"/>
        <w:spacing w:after="0"/>
      </w:pPr>
    </w:p>
    <w:p w:rsidR="003C6D6F" w:rsidP="00093F9F" w:rsidRDefault="00D70719" w14:paraId="25BD22A6" w14:textId="0003C552">
      <w:pPr>
        <w:pStyle w:val="BodyText"/>
        <w:spacing w:after="0"/>
      </w:pPr>
      <w:r>
        <w:rPr>
          <w:i/>
          <w:iCs/>
        </w:rPr>
        <w:t xml:space="preserve">Agency </w:t>
      </w:r>
      <w:r w:rsidR="002D2B45">
        <w:rPr>
          <w:i/>
          <w:iCs/>
        </w:rPr>
        <w:t>Web Survey.</w:t>
      </w:r>
      <w:r w:rsidR="002D2B45">
        <w:t xml:space="preserve"> The study team will identify candidate web survey respondents via </w:t>
      </w:r>
      <w:r w:rsidR="006A27EB">
        <w:t xml:space="preserve">an </w:t>
      </w:r>
      <w:r w:rsidR="002D2B45">
        <w:t xml:space="preserve">existing list of state adoption </w:t>
      </w:r>
      <w:r w:rsidR="006A27EB">
        <w:t xml:space="preserve">program </w:t>
      </w:r>
      <w:r w:rsidR="002D2B45">
        <w:t>managers</w:t>
      </w:r>
      <w:r w:rsidR="006A27EB">
        <w:t xml:space="preserve"> that is held by the Children’s Bureau and cross-check that list with the one </w:t>
      </w:r>
      <w:r w:rsidR="00951175">
        <w:t>available on the Child Welfare Information Gateway public web site</w:t>
      </w:r>
      <w:r w:rsidR="001D5A0B">
        <w:t xml:space="preserve">. </w:t>
      </w:r>
      <w:r w:rsidR="00780170">
        <w:t xml:space="preserve">The study team will identify </w:t>
      </w:r>
      <w:r w:rsidR="00DA73DC">
        <w:t>guardianship</w:t>
      </w:r>
      <w:r w:rsidR="00780170">
        <w:t xml:space="preserve"> states</w:t>
      </w:r>
      <w:r w:rsidR="00DA73DC">
        <w:t xml:space="preserve"> through a list of approved guardianship programs held by the Children’s Bureau. In states that have both an adoption and guardianship program, the adoption program managers will </w:t>
      </w:r>
      <w:r w:rsidR="00780170">
        <w:t xml:space="preserve">receive both the adoption web survey and the guardianship web survey. </w:t>
      </w:r>
      <w:r w:rsidR="00DA73DC">
        <w:t xml:space="preserve">Each survey will have a unique identifier that will allow the study team to track responses to a specific agency. </w:t>
      </w:r>
    </w:p>
    <w:p w:rsidR="001C4C92" w:rsidP="00093F9F" w:rsidRDefault="001C4C92" w14:paraId="4E16F765" w14:textId="77777777">
      <w:pPr>
        <w:pStyle w:val="BodyText"/>
        <w:spacing w:after="0"/>
      </w:pPr>
    </w:p>
    <w:p w:rsidR="00F30335" w:rsidP="00093F9F" w:rsidRDefault="006A27EB" w14:paraId="27FF192F" w14:textId="07AAC3F8">
      <w:pPr>
        <w:pStyle w:val="BodyText"/>
        <w:spacing w:after="0"/>
      </w:pPr>
      <w:r>
        <w:rPr>
          <w:i/>
          <w:iCs/>
        </w:rPr>
        <w:t xml:space="preserve">Stakeholder </w:t>
      </w:r>
      <w:r w:rsidR="00C64EB0">
        <w:rPr>
          <w:i/>
          <w:iCs/>
        </w:rPr>
        <w:t>Video-conference</w:t>
      </w:r>
      <w:r w:rsidR="006E574E">
        <w:rPr>
          <w:i/>
          <w:iCs/>
        </w:rPr>
        <w:t xml:space="preserve"> Interview</w:t>
      </w:r>
      <w:r w:rsidR="002D2B45">
        <w:t xml:space="preserve">. </w:t>
      </w:r>
      <w:bookmarkStart w:name="_Hlk21505450" w:id="2"/>
      <w:r w:rsidR="00F30335">
        <w:t xml:space="preserve">Once the web survey is </w:t>
      </w:r>
      <w:r w:rsidR="00296DA9">
        <w:t>initiated</w:t>
      </w:r>
      <w:r w:rsidR="00F30335">
        <w:t xml:space="preserve">, the study team will select </w:t>
      </w:r>
      <w:r>
        <w:t>child welfare agencies to participate in stakeholder</w:t>
      </w:r>
      <w:r w:rsidR="006E574E">
        <w:t xml:space="preserve"> </w:t>
      </w:r>
      <w:r w:rsidR="00C64EB0">
        <w:t>video-conference</w:t>
      </w:r>
      <w:r w:rsidR="006E574E">
        <w:t xml:space="preserve"> interviews</w:t>
      </w:r>
      <w:r w:rsidR="00F30335">
        <w:t xml:space="preserve">. </w:t>
      </w:r>
      <w:r w:rsidR="00B65ACC">
        <w:t>Child welfare agencies will be selected for interviews b</w:t>
      </w:r>
      <w:r w:rsidR="009D127A">
        <w:t xml:space="preserve">ased on the </w:t>
      </w:r>
      <w:r w:rsidR="00B65ACC">
        <w:t xml:space="preserve">responses received </w:t>
      </w:r>
      <w:r w:rsidR="009D127A">
        <w:t>from the web surveys</w:t>
      </w:r>
      <w:r w:rsidR="00B65ACC">
        <w:t xml:space="preserve"> that</w:t>
      </w:r>
      <w:r w:rsidR="00F30335">
        <w:t xml:space="preserve"> indicated </w:t>
      </w:r>
      <w:r w:rsidR="00B65ACC">
        <w:t xml:space="preserve">the agency engages in </w:t>
      </w:r>
      <w:r w:rsidR="00F30335">
        <w:t xml:space="preserve">one or more of the following: (1) specific post </w:t>
      </w:r>
      <w:r>
        <w:t xml:space="preserve">adoption or guardianship </w:t>
      </w:r>
      <w:r w:rsidR="00F30335">
        <w:t xml:space="preserve">contact procedures, (2) post </w:t>
      </w:r>
      <w:r>
        <w:t xml:space="preserve">adoption or guardianship </w:t>
      </w:r>
      <w:r w:rsidR="00F30335">
        <w:t xml:space="preserve">administrative data tracking and linkage capabilities, (3) a unique outreach or service program that specifically targets adoptive or guardianship families, or (4) </w:t>
      </w:r>
      <w:r w:rsidR="00F30335">
        <w:lastRenderedPageBreak/>
        <w:t xml:space="preserve">site-specific information that suggests the child welfare agency has some unique contribution that other agencies could use (e.g., a creative post permanency service </w:t>
      </w:r>
      <w:r w:rsidR="00C41133">
        <w:t xml:space="preserve">or practice </w:t>
      </w:r>
      <w:r w:rsidR="00F30335">
        <w:t xml:space="preserve">where additional information would be informative). </w:t>
      </w:r>
      <w:bookmarkEnd w:id="2"/>
      <w:r>
        <w:t xml:space="preserve">Staff and stakeholders from these selected child welfare agencies will be candidate for the </w:t>
      </w:r>
      <w:r w:rsidR="00C64EB0">
        <w:t>video-conference</w:t>
      </w:r>
      <w:r>
        <w:t xml:space="preserve"> interviews.  </w:t>
      </w:r>
    </w:p>
    <w:p w:rsidR="001C4C92" w:rsidP="00093F9F" w:rsidRDefault="001C4C92" w14:paraId="06F2D705" w14:textId="77777777">
      <w:pPr>
        <w:pStyle w:val="BodyText"/>
        <w:spacing w:after="0"/>
      </w:pPr>
    </w:p>
    <w:p w:rsidR="003C6D6F" w:rsidP="00093F9F" w:rsidRDefault="003C6D6F" w14:paraId="62817C2D" w14:textId="06F99066">
      <w:pPr>
        <w:pStyle w:val="BodyText"/>
        <w:spacing w:after="0"/>
      </w:pPr>
      <w:r w:rsidRPr="003C6D6F">
        <w:rPr>
          <w:i/>
          <w:iCs/>
        </w:rPr>
        <w:t xml:space="preserve">Stakeholder </w:t>
      </w:r>
      <w:r w:rsidR="00C64EB0">
        <w:rPr>
          <w:i/>
          <w:iCs/>
        </w:rPr>
        <w:t>Video-conference</w:t>
      </w:r>
      <w:r w:rsidR="008D10CB">
        <w:rPr>
          <w:i/>
          <w:iCs/>
        </w:rPr>
        <w:t xml:space="preserve"> </w:t>
      </w:r>
      <w:r w:rsidRPr="003C6D6F">
        <w:rPr>
          <w:i/>
          <w:iCs/>
        </w:rPr>
        <w:t>Interviews</w:t>
      </w:r>
      <w:r w:rsidR="001D5A0B">
        <w:t xml:space="preserve">. </w:t>
      </w:r>
      <w:r>
        <w:t xml:space="preserve">Up to </w:t>
      </w:r>
      <w:r w:rsidR="00162DA5">
        <w:t>seven</w:t>
      </w:r>
      <w:r>
        <w:t xml:space="preserve"> </w:t>
      </w:r>
      <w:r w:rsidR="008D10CB">
        <w:t>90-minute</w:t>
      </w:r>
      <w:r w:rsidR="00162DA5">
        <w:t xml:space="preserve"> </w:t>
      </w:r>
      <w:r>
        <w:t>stakeholder</w:t>
      </w:r>
      <w:r w:rsidR="006A27EB">
        <w:t xml:space="preserve"> </w:t>
      </w:r>
      <w:r w:rsidR="00C64EB0">
        <w:t>video-conference</w:t>
      </w:r>
      <w:r>
        <w:t xml:space="preserve"> interviews will be conducted at </w:t>
      </w:r>
      <w:r w:rsidR="00B63580">
        <w:t>six</w:t>
      </w:r>
      <w:r w:rsidR="008D10CB">
        <w:t xml:space="preserve"> selected agencies</w:t>
      </w:r>
      <w:r w:rsidR="001D5A0B">
        <w:t xml:space="preserve">. </w:t>
      </w:r>
      <w:r w:rsidR="00125025">
        <w:t xml:space="preserve">These interviews will begin with the </w:t>
      </w:r>
      <w:r w:rsidR="00182074">
        <w:t xml:space="preserve">adoption program manager </w:t>
      </w:r>
      <w:r w:rsidR="00125025">
        <w:t>who completed the survey</w:t>
      </w:r>
      <w:r w:rsidR="00093757">
        <w:t xml:space="preserve">. The </w:t>
      </w:r>
      <w:r w:rsidR="00340872">
        <w:t xml:space="preserve">state </w:t>
      </w:r>
      <w:r w:rsidR="00093757">
        <w:t xml:space="preserve">adoption managers will </w:t>
      </w:r>
      <w:r w:rsidR="00340872">
        <w:t xml:space="preserve">then </w:t>
      </w:r>
      <w:r w:rsidR="00093757">
        <w:t xml:space="preserve">nominate </w:t>
      </w:r>
      <w:r w:rsidR="00340872">
        <w:t xml:space="preserve">other appropriate </w:t>
      </w:r>
      <w:r w:rsidR="00093757">
        <w:t>staff and stakeholders for the</w:t>
      </w:r>
      <w:r w:rsidR="00340872">
        <w:t xml:space="preserve"> study team</w:t>
      </w:r>
      <w:r w:rsidR="00093757">
        <w:t xml:space="preserve"> to interview</w:t>
      </w:r>
      <w:r w:rsidR="00125025">
        <w:t xml:space="preserve">. </w:t>
      </w:r>
      <w:r w:rsidR="00182074">
        <w:t xml:space="preserve">Staff and stakeholders selected for </w:t>
      </w:r>
      <w:r w:rsidR="00C64EB0">
        <w:t>video-conference</w:t>
      </w:r>
      <w:r w:rsidR="00182074">
        <w:t xml:space="preserve"> interviews</w:t>
      </w:r>
      <w:r w:rsidR="00065E64">
        <w:t xml:space="preserve"> could include data managers, services coordinators, and/or service providers. Identified </w:t>
      </w:r>
      <w:r w:rsidR="00182074">
        <w:t>stakeholders</w:t>
      </w:r>
      <w:r w:rsidR="00065E64">
        <w:t xml:space="preserve"> could also include non-child welfare agency staff (i.e., contracted service providers) who contact families that have adopted children from foster care or entered into a legal guardianship relationship.  </w:t>
      </w:r>
    </w:p>
    <w:p w:rsidR="001C4C92" w:rsidP="00093F9F" w:rsidRDefault="001C4C92" w14:paraId="6C1AB38C" w14:textId="3B983621">
      <w:pPr>
        <w:pStyle w:val="BodyText"/>
        <w:spacing w:after="0"/>
      </w:pPr>
    </w:p>
    <w:p w:rsidR="001C4C92" w:rsidP="00093F9F" w:rsidRDefault="001C4C92" w14:paraId="59616ABA" w14:textId="77777777">
      <w:pPr>
        <w:pStyle w:val="BodyText"/>
        <w:spacing w:after="0"/>
      </w:pPr>
    </w:p>
    <w:p w:rsidR="00E75D57" w:rsidP="00F85D35" w:rsidRDefault="00901040" w14:paraId="37839294" w14:textId="5B9EAD75">
      <w:pPr>
        <w:autoSpaceDE w:val="0"/>
        <w:autoSpaceDN w:val="0"/>
        <w:adjustRightInd w:val="0"/>
        <w:spacing w:after="120" w:line="240" w:lineRule="atLeast"/>
        <w:rPr>
          <w:rFonts w:eastAsia="Times New Roman" w:cstheme="minorHAnsi"/>
          <w:bCs/>
          <w:color w:val="000000"/>
        </w:rPr>
      </w:pPr>
      <w:r w:rsidRPr="00DF1291">
        <w:rPr>
          <w:rFonts w:eastAsia="Times New Roman" w:cstheme="minorHAnsi"/>
          <w:b/>
          <w:bCs/>
          <w:color w:val="000000"/>
        </w:rPr>
        <w:t>B3.</w:t>
      </w:r>
      <w:r w:rsidRPr="00DF1291">
        <w:rPr>
          <w:rFonts w:eastAsia="Times New Roman" w:cstheme="minorHAnsi"/>
          <w:b/>
          <w:bCs/>
          <w:color w:val="000000"/>
        </w:rPr>
        <w:tab/>
        <w:t>Design of Data Collection Instruments</w:t>
      </w:r>
    </w:p>
    <w:p w:rsidRPr="00E75D57" w:rsidR="00E75D57" w:rsidP="00F85D35" w:rsidRDefault="00E75D57" w14:paraId="799139A7" w14:textId="160A5868">
      <w:pPr>
        <w:autoSpaceDE w:val="0"/>
        <w:autoSpaceDN w:val="0"/>
        <w:adjustRightInd w:val="0"/>
        <w:spacing w:after="60" w:line="240" w:lineRule="atLeast"/>
        <w:rPr>
          <w:rFonts w:eastAsia="Times New Roman" w:cstheme="minorHAnsi"/>
          <w:i/>
          <w:color w:val="000000"/>
        </w:rPr>
      </w:pPr>
      <w:r>
        <w:rPr>
          <w:rFonts w:eastAsia="Times New Roman" w:cstheme="minorHAnsi"/>
          <w:i/>
          <w:color w:val="000000"/>
        </w:rPr>
        <w:t>Development of Data Collection Instruments</w:t>
      </w:r>
    </w:p>
    <w:p w:rsidR="001C4C92" w:rsidP="00093F9F" w:rsidRDefault="002A6D8E" w14:paraId="41E5D70E" w14:textId="31BF8A1D">
      <w:pPr>
        <w:pStyle w:val="BodyText"/>
        <w:spacing w:after="0"/>
      </w:pPr>
      <w:bookmarkStart w:name="_Hlk10549262" w:id="3"/>
      <w:r>
        <w:t xml:space="preserve">There are </w:t>
      </w:r>
      <w:r w:rsidR="00182074">
        <w:t xml:space="preserve">four </w:t>
      </w:r>
      <w:r>
        <w:t xml:space="preserve">instruments to be used in this </w:t>
      </w:r>
      <w:r w:rsidR="001C4C92">
        <w:t>study</w:t>
      </w:r>
      <w:r>
        <w:t xml:space="preserve">:  </w:t>
      </w:r>
      <w:proofErr w:type="gramStart"/>
      <w:r w:rsidR="00182074">
        <w:t>the</w:t>
      </w:r>
      <w:proofErr w:type="gramEnd"/>
      <w:r w:rsidR="00182074">
        <w:t xml:space="preserve"> </w:t>
      </w:r>
      <w:r w:rsidRPr="002A6D8E">
        <w:rPr>
          <w:i/>
          <w:iCs/>
        </w:rPr>
        <w:t xml:space="preserve">Agency Web Survey </w:t>
      </w:r>
      <w:r w:rsidR="00B63580">
        <w:rPr>
          <w:i/>
          <w:iCs/>
        </w:rPr>
        <w:t xml:space="preserve">on </w:t>
      </w:r>
      <w:r w:rsidR="00182074">
        <w:rPr>
          <w:i/>
          <w:iCs/>
        </w:rPr>
        <w:t xml:space="preserve">Adoption </w:t>
      </w:r>
      <w:r w:rsidRPr="002A6D8E">
        <w:rPr>
          <w:i/>
          <w:iCs/>
        </w:rPr>
        <w:t>(Instrument 1</w:t>
      </w:r>
      <w:r w:rsidR="00182074">
        <w:rPr>
          <w:i/>
          <w:iCs/>
        </w:rPr>
        <w:t>a</w:t>
      </w:r>
      <w:r w:rsidRPr="002A6D8E">
        <w:rPr>
          <w:i/>
          <w:iCs/>
        </w:rPr>
        <w:t>)</w:t>
      </w:r>
      <w:r w:rsidR="00182074">
        <w:rPr>
          <w:i/>
          <w:iCs/>
        </w:rPr>
        <w:t xml:space="preserve">, Agency Web Survey </w:t>
      </w:r>
      <w:r w:rsidR="00B63580">
        <w:rPr>
          <w:i/>
          <w:iCs/>
        </w:rPr>
        <w:t xml:space="preserve">on </w:t>
      </w:r>
      <w:r w:rsidR="00182074">
        <w:rPr>
          <w:i/>
          <w:iCs/>
        </w:rPr>
        <w:t>Guardianship (Instrument 1b)</w:t>
      </w:r>
      <w:r>
        <w:t xml:space="preserve"> and </w:t>
      </w:r>
      <w:r w:rsidRPr="006A4B92" w:rsidR="00B63580">
        <w:rPr>
          <w:rFonts w:cstheme="minorHAnsi"/>
        </w:rPr>
        <w:t xml:space="preserve">Stakeholder Interview </w:t>
      </w:r>
      <w:r w:rsidR="00B63580">
        <w:rPr>
          <w:rFonts w:cstheme="minorHAnsi"/>
        </w:rPr>
        <w:t xml:space="preserve">Discussion </w:t>
      </w:r>
      <w:r w:rsidRPr="006A4B92" w:rsidR="00B63580">
        <w:rPr>
          <w:rFonts w:cstheme="minorHAnsi"/>
        </w:rPr>
        <w:t>Guide</w:t>
      </w:r>
      <w:r w:rsidRPr="00891593" w:rsidR="00B63580">
        <w:rPr>
          <w:rFonts w:cstheme="minorHAnsi"/>
        </w:rPr>
        <w:t xml:space="preserve"> on Adoption</w:t>
      </w:r>
      <w:r w:rsidRPr="002A6D8E">
        <w:rPr>
          <w:i/>
          <w:iCs/>
        </w:rPr>
        <w:t xml:space="preserve"> (Instrument 2</w:t>
      </w:r>
      <w:r w:rsidR="00182074">
        <w:rPr>
          <w:i/>
          <w:iCs/>
        </w:rPr>
        <w:t>a</w:t>
      </w:r>
      <w:r w:rsidRPr="002A6D8E">
        <w:rPr>
          <w:i/>
          <w:iCs/>
        </w:rPr>
        <w:t>)</w:t>
      </w:r>
      <w:r w:rsidR="00182074">
        <w:rPr>
          <w:i/>
          <w:iCs/>
        </w:rPr>
        <w:t xml:space="preserve"> </w:t>
      </w:r>
      <w:r w:rsidRPr="00093F9F" w:rsidR="00182074">
        <w:t xml:space="preserve">and </w:t>
      </w:r>
      <w:r w:rsidRPr="00E941B0" w:rsidR="00B63580">
        <w:rPr>
          <w:rFonts w:cstheme="minorHAnsi"/>
        </w:rPr>
        <w:t xml:space="preserve">Stakeholder Interview </w:t>
      </w:r>
      <w:r w:rsidR="00B63580">
        <w:rPr>
          <w:rFonts w:cstheme="minorHAnsi"/>
        </w:rPr>
        <w:t xml:space="preserve">Discussion </w:t>
      </w:r>
      <w:r w:rsidRPr="00E941B0" w:rsidR="00B63580">
        <w:rPr>
          <w:rFonts w:cstheme="minorHAnsi"/>
        </w:rPr>
        <w:t>Guide on Guardianship</w:t>
      </w:r>
      <w:r w:rsidR="00182074">
        <w:rPr>
          <w:i/>
          <w:iCs/>
        </w:rPr>
        <w:t xml:space="preserve"> (Instrument 2b)</w:t>
      </w:r>
      <w:r>
        <w:t xml:space="preserve">.  </w:t>
      </w:r>
      <w:r w:rsidR="00804CEE">
        <w:t xml:space="preserve"> </w:t>
      </w:r>
    </w:p>
    <w:p w:rsidR="00457137" w:rsidP="00093F9F" w:rsidRDefault="00457137" w14:paraId="5E8EB04D" w14:textId="77777777">
      <w:pPr>
        <w:pStyle w:val="BodyText"/>
        <w:spacing w:after="0"/>
      </w:pPr>
    </w:p>
    <w:p w:rsidR="001C4C92" w:rsidP="00093F9F" w:rsidRDefault="001C4C92" w14:paraId="716E259E" w14:textId="3695D24B">
      <w:pPr>
        <w:pStyle w:val="BodyText"/>
        <w:spacing w:after="60"/>
      </w:pPr>
      <w:r w:rsidRPr="002A6D8E">
        <w:rPr>
          <w:i/>
          <w:iCs/>
        </w:rPr>
        <w:t xml:space="preserve">Agency Web Survey </w:t>
      </w:r>
      <w:r w:rsidR="00182074">
        <w:rPr>
          <w:i/>
          <w:iCs/>
        </w:rPr>
        <w:t xml:space="preserve">for Adoption </w:t>
      </w:r>
      <w:r w:rsidRPr="002A6D8E">
        <w:rPr>
          <w:i/>
          <w:iCs/>
        </w:rPr>
        <w:t>(Instrument 1</w:t>
      </w:r>
      <w:r w:rsidR="00182074">
        <w:rPr>
          <w:i/>
          <w:iCs/>
        </w:rPr>
        <w:t>a</w:t>
      </w:r>
      <w:r w:rsidRPr="002A6D8E">
        <w:rPr>
          <w:i/>
          <w:iCs/>
        </w:rPr>
        <w:t>)</w:t>
      </w:r>
      <w:r w:rsidR="00182074">
        <w:rPr>
          <w:i/>
          <w:iCs/>
        </w:rPr>
        <w:t xml:space="preserve"> and Guardianship (Instrument 1b)</w:t>
      </w:r>
      <w:r>
        <w:t xml:space="preserve"> </w:t>
      </w:r>
    </w:p>
    <w:p w:rsidR="00182074" w:rsidRDefault="002A6D8E" w14:paraId="4C3E29EA" w14:textId="0C6AFD81">
      <w:pPr>
        <w:pStyle w:val="BodyText"/>
        <w:spacing w:after="120"/>
      </w:pPr>
      <w:r>
        <w:t>The Agency Web Survey</w:t>
      </w:r>
      <w:r w:rsidR="00182074">
        <w:t>s</w:t>
      </w:r>
      <w:r>
        <w:t xml:space="preserve"> </w:t>
      </w:r>
      <w:r w:rsidR="00BD2733">
        <w:t xml:space="preserve">on </w:t>
      </w:r>
      <w:r w:rsidR="00182074">
        <w:t xml:space="preserve">Adoption and Guardianship were </w:t>
      </w:r>
      <w:r>
        <w:t>designed</w:t>
      </w:r>
      <w:r w:rsidR="00804CEE">
        <w:t xml:space="preserve"> to acquire across-child welfare agency general information about post adoption and guardianship contacts (initiated by agencies and families), types of information received, and capacity to track or record these contacts</w:t>
      </w:r>
      <w:r w:rsidR="001D5A0B">
        <w:t xml:space="preserve">. </w:t>
      </w:r>
      <w:r w:rsidR="00EB1903">
        <w:t>The web survey</w:t>
      </w:r>
      <w:r w:rsidR="00182074">
        <w:t>s</w:t>
      </w:r>
      <w:r w:rsidR="00EB1903">
        <w:t xml:space="preserve"> questions are </w:t>
      </w:r>
      <w:r w:rsidR="00C8052B">
        <w:t>highly structured</w:t>
      </w:r>
      <w:r w:rsidR="001D5A0B">
        <w:t xml:space="preserve">. </w:t>
      </w:r>
      <w:r w:rsidR="00182074">
        <w:t xml:space="preserve">The </w:t>
      </w:r>
      <w:r w:rsidR="00C8052B">
        <w:t>total length of the</w:t>
      </w:r>
      <w:r w:rsidR="00182074">
        <w:t xml:space="preserve"> </w:t>
      </w:r>
      <w:r w:rsidRPr="00093F9F" w:rsidR="00182074">
        <w:rPr>
          <w:i/>
          <w:iCs/>
        </w:rPr>
        <w:t xml:space="preserve">Agency Web Survey </w:t>
      </w:r>
      <w:r w:rsidR="00522EAF">
        <w:rPr>
          <w:i/>
          <w:iCs/>
        </w:rPr>
        <w:t>on</w:t>
      </w:r>
      <w:r w:rsidR="00522EAF">
        <w:t xml:space="preserve"> </w:t>
      </w:r>
      <w:r w:rsidRPr="00093F9F" w:rsidR="00182074">
        <w:rPr>
          <w:i/>
          <w:iCs/>
        </w:rPr>
        <w:t>Adoption</w:t>
      </w:r>
      <w:r w:rsidR="00C8052B">
        <w:t xml:space="preserve"> </w:t>
      </w:r>
      <w:r>
        <w:t>will be, on average,</w:t>
      </w:r>
      <w:r w:rsidR="00C8052B">
        <w:t xml:space="preserve"> 20 minutes</w:t>
      </w:r>
      <w:r w:rsidR="001D5A0B">
        <w:t xml:space="preserve">. </w:t>
      </w:r>
      <w:r w:rsidR="00182074">
        <w:t xml:space="preserve">The total length of the </w:t>
      </w:r>
      <w:r w:rsidRPr="00093F9F" w:rsidR="00182074">
        <w:rPr>
          <w:i/>
          <w:iCs/>
        </w:rPr>
        <w:t xml:space="preserve">Agency Web Survey </w:t>
      </w:r>
      <w:r w:rsidR="00522EAF">
        <w:rPr>
          <w:i/>
          <w:iCs/>
        </w:rPr>
        <w:t>on</w:t>
      </w:r>
      <w:r w:rsidRPr="00093F9F" w:rsidR="00522EAF">
        <w:rPr>
          <w:i/>
          <w:iCs/>
        </w:rPr>
        <w:t xml:space="preserve"> </w:t>
      </w:r>
      <w:r w:rsidRPr="00093F9F" w:rsidR="00182074">
        <w:rPr>
          <w:i/>
          <w:iCs/>
        </w:rPr>
        <w:t>Guardianship</w:t>
      </w:r>
      <w:r w:rsidR="00182074">
        <w:rPr>
          <w:rStyle w:val="FootnoteReference"/>
        </w:rPr>
        <w:footnoteReference w:id="2"/>
      </w:r>
      <w:r w:rsidR="00182074">
        <w:t xml:space="preserve">  will be, on average, 15 minutes</w:t>
      </w:r>
      <w:r w:rsidR="001D5A0B">
        <w:t xml:space="preserve">. </w:t>
      </w:r>
      <w:r w:rsidR="00182074">
        <w:t xml:space="preserve">The </w:t>
      </w:r>
      <w:r w:rsidRPr="00093F9F" w:rsidR="00182074">
        <w:rPr>
          <w:i/>
          <w:iCs/>
        </w:rPr>
        <w:t xml:space="preserve">Agency Web Survey </w:t>
      </w:r>
      <w:r w:rsidR="00522EAF">
        <w:rPr>
          <w:i/>
          <w:iCs/>
        </w:rPr>
        <w:t>on</w:t>
      </w:r>
      <w:r w:rsidRPr="00093F9F" w:rsidR="00522EAF">
        <w:rPr>
          <w:i/>
          <w:iCs/>
        </w:rPr>
        <w:t xml:space="preserve"> </w:t>
      </w:r>
      <w:r w:rsidRPr="00093F9F" w:rsidR="00182074">
        <w:rPr>
          <w:i/>
          <w:iCs/>
        </w:rPr>
        <w:t>Guardianship</w:t>
      </w:r>
      <w:r w:rsidR="00182074">
        <w:t xml:space="preserve"> will only be completed by adoption program managers in states with a federally subsidized guardianship program (i.e., Kin-GAP).  </w:t>
      </w:r>
    </w:p>
    <w:p w:rsidR="00C8052B" w:rsidP="00093F9F" w:rsidRDefault="00A54E66" w14:paraId="716C6782" w14:textId="741D35FC">
      <w:pPr>
        <w:pStyle w:val="BodyText"/>
        <w:spacing w:after="120"/>
      </w:pPr>
      <w:r>
        <w:t xml:space="preserve">All questions in </w:t>
      </w:r>
      <w:r w:rsidR="00182074">
        <w:t>these surveys</w:t>
      </w:r>
      <w:r>
        <w:t xml:space="preserve"> were developed for this project</w:t>
      </w:r>
      <w:r w:rsidR="001D5A0B">
        <w:t xml:space="preserve">. </w:t>
      </w:r>
      <w:r>
        <w:t>Questions were developed in consultation with experts in the field</w:t>
      </w:r>
      <w:r w:rsidR="001D5A0B">
        <w:t xml:space="preserve">. </w:t>
      </w:r>
      <w:r w:rsidR="00C8052B">
        <w:t>The survey</w:t>
      </w:r>
      <w:r w:rsidR="00182074">
        <w:t xml:space="preserve">s </w:t>
      </w:r>
      <w:r w:rsidR="002A6D8E">
        <w:t>begin by</w:t>
      </w:r>
      <w:r w:rsidR="00C8052B">
        <w:t xml:space="preserve"> asking respondents a broad </w:t>
      </w:r>
      <w:r>
        <w:t xml:space="preserve">set of </w:t>
      </w:r>
      <w:r w:rsidR="00C8052B">
        <w:t>question</w:t>
      </w:r>
      <w:r>
        <w:t>s</w:t>
      </w:r>
      <w:r w:rsidR="00C8052B">
        <w:t xml:space="preserve"> about the types of family contact their child welfare agency has.</w:t>
      </w:r>
      <w:r w:rsidRPr="00C8052B" w:rsidR="00C8052B">
        <w:t xml:space="preserve"> </w:t>
      </w:r>
      <w:r w:rsidR="00C8052B">
        <w:t>If respondents indicate they use a certain type of child welfare agency contact, the web survey</w:t>
      </w:r>
      <w:r w:rsidR="00182074">
        <w:t>s</w:t>
      </w:r>
      <w:r w:rsidR="00C8052B">
        <w:t xml:space="preserve"> direct them to answer follow-up questions about that specific type of contact. The web survey</w:t>
      </w:r>
      <w:r w:rsidR="00182074">
        <w:t>s</w:t>
      </w:r>
      <w:r w:rsidR="00C8052B">
        <w:t xml:space="preserve"> will cover the following topic areas: </w:t>
      </w:r>
    </w:p>
    <w:p w:rsidR="00C8052B" w:rsidP="00093F9F" w:rsidRDefault="00C8052B" w14:paraId="66CBE06F" w14:textId="027EB426">
      <w:pPr>
        <w:pStyle w:val="bullets1st-level"/>
        <w:spacing w:after="120"/>
      </w:pPr>
      <w:r>
        <w:t xml:space="preserve">Routine child welfare agency </w:t>
      </w:r>
      <w:proofErr w:type="gramStart"/>
      <w:r w:rsidR="00A54E66">
        <w:t>contact</w:t>
      </w:r>
      <w:proofErr w:type="gramEnd"/>
      <w:r>
        <w:t xml:space="preserve"> with families post adoption and guardianship (e.g., annual recertification process or outreach regarding available services or supports)</w:t>
      </w:r>
    </w:p>
    <w:p w:rsidR="00182074" w:rsidP="005A6202" w:rsidRDefault="00C8052B" w14:paraId="15844915" w14:textId="2825E5EE">
      <w:pPr>
        <w:pStyle w:val="bullets1st-level"/>
        <w:spacing w:after="120"/>
      </w:pPr>
      <w:r>
        <w:lastRenderedPageBreak/>
        <w:t>Family-initiated contact (e.g., request for services or subsidy adjustment</w:t>
      </w:r>
      <w:r w:rsidR="00182074">
        <w:t>) or</w:t>
      </w:r>
      <w:r w:rsidR="001B59B9">
        <w:t xml:space="preserve"> community member-initiated contact</w:t>
      </w:r>
    </w:p>
    <w:p w:rsidR="00C8052B" w:rsidP="00093F9F" w:rsidRDefault="00C8052B" w14:paraId="311F77DC" w14:textId="5CDDAD66">
      <w:pPr>
        <w:pStyle w:val="bullets1st-level"/>
        <w:spacing w:after="0"/>
      </w:pPr>
      <w:r>
        <w:t>Administrative data tracking and linkage (e.g., the ability to report the frequency with which the child welfare agency is in contact with families after adoption or guardianship, and the ability to link families who are in contact with the child welfare agency back to their child welfare record)</w:t>
      </w:r>
    </w:p>
    <w:p w:rsidR="00182074" w:rsidP="002443B3" w:rsidRDefault="00182074" w14:paraId="53125DB7" w14:textId="77777777">
      <w:pPr>
        <w:pStyle w:val="BodyText"/>
        <w:spacing w:after="0"/>
        <w:rPr>
          <w:i/>
          <w:iCs/>
        </w:rPr>
      </w:pPr>
    </w:p>
    <w:p w:rsidR="001C4C92" w:rsidP="00093F9F" w:rsidRDefault="001C4C92" w14:paraId="1821998F" w14:textId="1280B29D">
      <w:pPr>
        <w:pStyle w:val="BodyText"/>
        <w:spacing w:after="60"/>
        <w:rPr>
          <w:i/>
          <w:iCs/>
        </w:rPr>
      </w:pPr>
      <w:r w:rsidRPr="00A54E66">
        <w:rPr>
          <w:i/>
          <w:iCs/>
        </w:rPr>
        <w:t xml:space="preserve">Stakeholder </w:t>
      </w:r>
      <w:r>
        <w:rPr>
          <w:i/>
          <w:iCs/>
        </w:rPr>
        <w:t xml:space="preserve">Interview </w:t>
      </w:r>
      <w:r w:rsidRPr="00A54E66">
        <w:rPr>
          <w:i/>
          <w:iCs/>
        </w:rPr>
        <w:t>Discussion Guide</w:t>
      </w:r>
      <w:r w:rsidR="00BD2733">
        <w:rPr>
          <w:i/>
          <w:iCs/>
        </w:rPr>
        <w:t xml:space="preserve"> on</w:t>
      </w:r>
      <w:r w:rsidR="00B11532">
        <w:rPr>
          <w:i/>
          <w:iCs/>
        </w:rPr>
        <w:t xml:space="preserve"> </w:t>
      </w:r>
      <w:r w:rsidR="00182074">
        <w:rPr>
          <w:i/>
          <w:iCs/>
        </w:rPr>
        <w:t>Adoption</w:t>
      </w:r>
      <w:r w:rsidRPr="00A54E66">
        <w:rPr>
          <w:i/>
          <w:iCs/>
        </w:rPr>
        <w:t xml:space="preserve"> (Instrument 2</w:t>
      </w:r>
      <w:r w:rsidR="00182074">
        <w:rPr>
          <w:i/>
          <w:iCs/>
        </w:rPr>
        <w:t>a</w:t>
      </w:r>
      <w:r w:rsidRPr="00A54E66">
        <w:rPr>
          <w:i/>
          <w:iCs/>
        </w:rPr>
        <w:t>)</w:t>
      </w:r>
      <w:r w:rsidR="00182074">
        <w:rPr>
          <w:i/>
          <w:iCs/>
        </w:rPr>
        <w:t xml:space="preserve"> and Guardianship (Instrument 2b)</w:t>
      </w:r>
    </w:p>
    <w:p w:rsidR="004526FE" w:rsidP="00093F9F" w:rsidRDefault="008D10CB" w14:paraId="2CD050B9" w14:textId="0F9DB09A">
      <w:pPr>
        <w:pStyle w:val="BodyText"/>
        <w:spacing w:after="120"/>
      </w:pPr>
      <w:r>
        <w:t xml:space="preserve">Stakeholder </w:t>
      </w:r>
      <w:r w:rsidR="00C64EB0">
        <w:t>video-conference</w:t>
      </w:r>
      <w:r>
        <w:t xml:space="preserve"> interviews </w:t>
      </w:r>
      <w:r w:rsidR="00A54E66">
        <w:t xml:space="preserve">will include </w:t>
      </w:r>
      <w:r>
        <w:t>90-minute</w:t>
      </w:r>
      <w:r w:rsidR="00A54E66">
        <w:t xml:space="preserve"> stakeholder interviews, which will follow the </w:t>
      </w:r>
      <w:r w:rsidRPr="00A54E66" w:rsidR="00A54E66">
        <w:rPr>
          <w:i/>
          <w:iCs/>
        </w:rPr>
        <w:t xml:space="preserve">Stakeholder </w:t>
      </w:r>
      <w:r w:rsidR="00145702">
        <w:rPr>
          <w:i/>
          <w:iCs/>
        </w:rPr>
        <w:t xml:space="preserve">Interview </w:t>
      </w:r>
      <w:r w:rsidRPr="00A54E66" w:rsidR="00A54E66">
        <w:rPr>
          <w:i/>
          <w:iCs/>
        </w:rPr>
        <w:t>Discussion Guide</w:t>
      </w:r>
      <w:r w:rsidR="00182074">
        <w:rPr>
          <w:i/>
          <w:iCs/>
        </w:rPr>
        <w:t xml:space="preserve"> </w:t>
      </w:r>
      <w:r w:rsidR="00BD2733">
        <w:rPr>
          <w:i/>
          <w:iCs/>
        </w:rPr>
        <w:t xml:space="preserve">on </w:t>
      </w:r>
      <w:r w:rsidR="00182074">
        <w:rPr>
          <w:i/>
          <w:iCs/>
        </w:rPr>
        <w:t>Adoption</w:t>
      </w:r>
      <w:r w:rsidRPr="00A54E66" w:rsidR="00A54E66">
        <w:rPr>
          <w:i/>
          <w:iCs/>
        </w:rPr>
        <w:t xml:space="preserve"> (Instrument 2</w:t>
      </w:r>
      <w:r w:rsidR="00182074">
        <w:rPr>
          <w:i/>
          <w:iCs/>
        </w:rPr>
        <w:t>a</w:t>
      </w:r>
      <w:r w:rsidRPr="00A54E66" w:rsidR="00A54E66">
        <w:rPr>
          <w:i/>
          <w:iCs/>
        </w:rPr>
        <w:t>)</w:t>
      </w:r>
      <w:r w:rsidR="00182074">
        <w:rPr>
          <w:i/>
          <w:iCs/>
        </w:rPr>
        <w:t xml:space="preserve"> </w:t>
      </w:r>
      <w:r w:rsidRPr="00093F9F" w:rsidR="00182074">
        <w:t>or</w:t>
      </w:r>
      <w:r w:rsidR="00182074">
        <w:rPr>
          <w:i/>
          <w:iCs/>
        </w:rPr>
        <w:t xml:space="preserve"> Guardianship (Instrument 2b)</w:t>
      </w:r>
      <w:r w:rsidR="001D5A0B">
        <w:t xml:space="preserve">. </w:t>
      </w:r>
      <w:r w:rsidR="00145702">
        <w:t>Questions in this discussion guide were also developed in consultation with experts in the field</w:t>
      </w:r>
      <w:r w:rsidR="001D5A0B">
        <w:t xml:space="preserve">. </w:t>
      </w:r>
      <w:r w:rsidR="00145702">
        <w:t>All questions were developed for use in this study</w:t>
      </w:r>
      <w:r w:rsidR="001D5A0B">
        <w:t xml:space="preserve">. </w:t>
      </w:r>
      <w:r w:rsidR="00145702">
        <w:t>The discussion guide is designed to gather</w:t>
      </w:r>
      <w:r w:rsidR="004526FE">
        <w:t xml:space="preserve"> more in-depth details about </w:t>
      </w:r>
      <w:r w:rsidR="00145702">
        <w:t xml:space="preserve">agency </w:t>
      </w:r>
      <w:r w:rsidR="004526FE">
        <w:t>post adoption and guardianship contact procedures, information gathered, and tracking capacity</w:t>
      </w:r>
      <w:r w:rsidR="001D5A0B">
        <w:t xml:space="preserve">. </w:t>
      </w:r>
      <w:r w:rsidR="004526FE">
        <w:t xml:space="preserve">The discussion guide </w:t>
      </w:r>
      <w:r w:rsidR="00145702">
        <w:t>explores topics</w:t>
      </w:r>
      <w:r w:rsidR="004526FE">
        <w:t xml:space="preserve"> using open-ended questions. Interviewers will use web survey responses </w:t>
      </w:r>
      <w:r w:rsidR="0002659D">
        <w:t xml:space="preserve">and information from the document review process </w:t>
      </w:r>
      <w:r w:rsidR="004526FE">
        <w:t>to tailor the discussion guide questions to the individual child welfare agency staff</w:t>
      </w:r>
      <w:r w:rsidR="00182074">
        <w:t xml:space="preserve"> or stakeholder</w:t>
      </w:r>
      <w:r w:rsidR="001D5A0B">
        <w:t xml:space="preserve">. </w:t>
      </w:r>
      <w:r w:rsidR="004526FE">
        <w:t>T</w:t>
      </w:r>
      <w:r w:rsidRPr="00601C21" w:rsidR="004526FE">
        <w:t xml:space="preserve">he </w:t>
      </w:r>
      <w:r w:rsidR="00182074">
        <w:t xml:space="preserve">interview </w:t>
      </w:r>
      <w:r w:rsidR="001C4C92">
        <w:t>d</w:t>
      </w:r>
      <w:r w:rsidR="00145702">
        <w:t xml:space="preserve">iscussion </w:t>
      </w:r>
      <w:r w:rsidR="001C4C92">
        <w:t>g</w:t>
      </w:r>
      <w:r w:rsidR="00145702">
        <w:t>uide</w:t>
      </w:r>
      <w:r w:rsidRPr="00601C21" w:rsidR="004526FE">
        <w:t xml:space="preserve"> </w:t>
      </w:r>
      <w:r w:rsidR="00145702">
        <w:t>covers</w:t>
      </w:r>
      <w:r w:rsidR="004526FE">
        <w:t xml:space="preserve"> the following topics:</w:t>
      </w:r>
      <w:r w:rsidRPr="00601C21" w:rsidR="004526FE">
        <w:t xml:space="preserve"> </w:t>
      </w:r>
    </w:p>
    <w:p w:rsidR="004526FE" w:rsidP="00093F9F" w:rsidRDefault="004526FE" w14:paraId="4EB59961" w14:textId="2FB50CBB">
      <w:pPr>
        <w:pStyle w:val="bullets1st-level"/>
        <w:spacing w:after="120"/>
      </w:pPr>
      <w:r>
        <w:t>Child welfare agency-initiated routine contact with or outreach to families post adoption and guardianship</w:t>
      </w:r>
      <w:r w:rsidR="00FB7A48">
        <w:t xml:space="preserve"> (e.g. form of contact, success of contact, and information received from families who respond).</w:t>
      </w:r>
    </w:p>
    <w:p w:rsidR="001C3149" w:rsidRDefault="004526FE" w14:paraId="63984625" w14:textId="4E806108">
      <w:pPr>
        <w:pStyle w:val="bullets1st-level"/>
        <w:spacing w:after="120"/>
      </w:pPr>
      <w:r>
        <w:t>Family</w:t>
      </w:r>
      <w:r w:rsidR="00182074">
        <w:t xml:space="preserve"> and community</w:t>
      </w:r>
      <w:r>
        <w:t>-initiated child welfare agency contact</w:t>
      </w:r>
      <w:r w:rsidR="00FB7A48">
        <w:t xml:space="preserve"> (e.g., agency response, relation to child) </w:t>
      </w:r>
    </w:p>
    <w:p w:rsidR="004526FE" w:rsidP="00093F9F" w:rsidRDefault="004526FE" w14:paraId="0C4A1167" w14:textId="77777777">
      <w:pPr>
        <w:pStyle w:val="bullets1st-level"/>
        <w:spacing w:after="120"/>
      </w:pPr>
      <w:r>
        <w:t>Administrative data linkage (if indicated in child welfare agency web survey)</w:t>
      </w:r>
    </w:p>
    <w:p w:rsidR="004526FE" w:rsidP="00093F9F" w:rsidRDefault="004526FE" w14:paraId="108A60AE" w14:textId="325A7BCF">
      <w:pPr>
        <w:pStyle w:val="bullets1st-level"/>
        <w:spacing w:after="0"/>
      </w:pPr>
      <w:r>
        <w:t>Interest in tracking post adoption and guardianship well-being outcomes</w:t>
      </w:r>
    </w:p>
    <w:p w:rsidR="001C4C92" w:rsidP="00093F9F" w:rsidRDefault="001C4C92" w14:paraId="544C84D2" w14:textId="2FD4CFFB">
      <w:pPr>
        <w:pStyle w:val="bullets1st-level"/>
        <w:numPr>
          <w:ilvl w:val="0"/>
          <w:numId w:val="0"/>
        </w:numPr>
        <w:spacing w:after="0"/>
        <w:ind w:left="720"/>
      </w:pPr>
    </w:p>
    <w:p w:rsidR="001C4C92" w:rsidP="00093F9F" w:rsidRDefault="001C4C92" w14:paraId="123B8E01" w14:textId="77777777">
      <w:pPr>
        <w:pStyle w:val="bullets1st-level"/>
        <w:numPr>
          <w:ilvl w:val="0"/>
          <w:numId w:val="0"/>
        </w:numPr>
        <w:spacing w:after="0"/>
        <w:ind w:left="720" w:hanging="360"/>
      </w:pPr>
    </w:p>
    <w:bookmarkEnd w:id="3"/>
    <w:p w:rsidR="00EB6134" w:rsidP="00093F9F" w:rsidRDefault="00901040" w14:paraId="6079F68E" w14:textId="1C2BA992">
      <w:pPr>
        <w:pStyle w:val="ListParagraph"/>
        <w:spacing w:after="120"/>
        <w:ind w:left="0"/>
        <w:rPr>
          <w:rFonts w:eastAsia="Times New Roman" w:cstheme="minorHAnsi"/>
          <w:b/>
          <w:bCs/>
          <w:color w:val="000000"/>
        </w:rPr>
      </w:pPr>
      <w:r w:rsidRPr="00DF1291">
        <w:rPr>
          <w:rFonts w:eastAsia="Times New Roman" w:cstheme="minorHAnsi"/>
          <w:b/>
          <w:bCs/>
          <w:color w:val="000000"/>
        </w:rPr>
        <w:t xml:space="preserve">B4. </w:t>
      </w:r>
      <w:r w:rsidR="00DF1291">
        <w:rPr>
          <w:rFonts w:eastAsia="Times New Roman" w:cstheme="minorHAnsi"/>
          <w:b/>
          <w:bCs/>
          <w:color w:val="000000"/>
        </w:rPr>
        <w:tab/>
      </w:r>
      <w:r w:rsidRPr="00DF1291">
        <w:rPr>
          <w:rFonts w:eastAsia="Times New Roman" w:cstheme="minorHAnsi"/>
          <w:b/>
          <w:bCs/>
          <w:color w:val="000000"/>
        </w:rPr>
        <w:t>Collection of Data</w:t>
      </w:r>
      <w:r w:rsidR="00EB6134">
        <w:rPr>
          <w:rFonts w:eastAsia="Times New Roman" w:cstheme="minorHAnsi"/>
          <w:b/>
          <w:bCs/>
          <w:color w:val="000000"/>
        </w:rPr>
        <w:t xml:space="preserve"> and Quality Control</w:t>
      </w:r>
    </w:p>
    <w:p w:rsidR="00843F7C" w:rsidP="00093F9F" w:rsidRDefault="003D6ADE" w14:paraId="642D7BB6" w14:textId="6067FA78">
      <w:pPr>
        <w:pStyle w:val="BodyText"/>
        <w:spacing w:after="0"/>
      </w:pPr>
      <w:r>
        <w:t xml:space="preserve">The contractor, RTI International, </w:t>
      </w:r>
      <w:bookmarkStart w:name="_Hlk49842746" w:id="4"/>
      <w:r>
        <w:t>will</w:t>
      </w:r>
      <w:r w:rsidR="00843F7C">
        <w:t xml:space="preserve"> be responsible for the web survey data collection part of this study.</w:t>
      </w:r>
      <w:bookmarkEnd w:id="4"/>
      <w:r w:rsidR="00843F7C">
        <w:t xml:space="preserve"> RTI’s partners at Case Western Reserve University and East Carolina University will lead the case study</w:t>
      </w:r>
      <w:r w:rsidR="001C3149">
        <w:t xml:space="preserve"> </w:t>
      </w:r>
      <w:r w:rsidR="00C64EB0">
        <w:t>video-conference</w:t>
      </w:r>
      <w:r w:rsidR="001C3149">
        <w:t xml:space="preserve"> interviews</w:t>
      </w:r>
      <w:r w:rsidR="00843F7C">
        <w:t xml:space="preserve"> </w:t>
      </w:r>
      <w:r w:rsidR="004773C3">
        <w:t>along with</w:t>
      </w:r>
      <w:r w:rsidR="00843F7C">
        <w:t xml:space="preserve"> an RTI project team member.</w:t>
      </w:r>
    </w:p>
    <w:p w:rsidR="00896F92" w:rsidP="00093F9F" w:rsidRDefault="00896F92" w14:paraId="01A96429" w14:textId="39CBE2CE">
      <w:pPr>
        <w:pStyle w:val="BodyText"/>
        <w:spacing w:after="0"/>
      </w:pPr>
    </w:p>
    <w:p w:rsidRPr="00093F9F" w:rsidR="00896F92" w:rsidP="00093F9F" w:rsidRDefault="00896F92" w14:paraId="5DC8C6D6" w14:textId="5D24850C">
      <w:pPr>
        <w:pStyle w:val="BodyText"/>
        <w:spacing w:after="60"/>
        <w:rPr>
          <w:i/>
        </w:rPr>
      </w:pPr>
      <w:r w:rsidRPr="00093F9F">
        <w:rPr>
          <w:i/>
        </w:rPr>
        <w:t>Agency Web Survey</w:t>
      </w:r>
    </w:p>
    <w:p w:rsidR="00896F92" w:rsidP="00093F9F" w:rsidRDefault="004773C3" w14:paraId="410B2FEB" w14:textId="53EC3DB1">
      <w:r>
        <w:t>The Agency Web Survey</w:t>
      </w:r>
      <w:r w:rsidR="0090708D">
        <w:t>s’</w:t>
      </w:r>
      <w:r>
        <w:t xml:space="preserve"> (Instrument</w:t>
      </w:r>
      <w:r w:rsidR="0090708D">
        <w:t>s</w:t>
      </w:r>
      <w:r>
        <w:t xml:space="preserve"> 1</w:t>
      </w:r>
      <w:r w:rsidR="0090708D">
        <w:t>a and 1b</w:t>
      </w:r>
      <w:r>
        <w:t xml:space="preserve">) process will begin with an email to respondents that explains the study goals and parameters (see </w:t>
      </w:r>
      <w:r w:rsidR="00C26528">
        <w:rPr>
          <w:i/>
          <w:iCs/>
        </w:rPr>
        <w:t>Attachment</w:t>
      </w:r>
      <w:r w:rsidRPr="00F35224" w:rsidR="00C26528">
        <w:rPr>
          <w:i/>
          <w:iCs/>
        </w:rPr>
        <w:t xml:space="preserve"> </w:t>
      </w:r>
      <w:r w:rsidRPr="00F35224">
        <w:rPr>
          <w:i/>
          <w:iCs/>
        </w:rPr>
        <w:t>A</w:t>
      </w:r>
      <w:r w:rsidRPr="00F35224" w:rsidR="00C81599">
        <w:rPr>
          <w:i/>
          <w:iCs/>
        </w:rPr>
        <w:t xml:space="preserve">:  </w:t>
      </w:r>
      <w:r w:rsidR="00C26528">
        <w:rPr>
          <w:i/>
          <w:iCs/>
        </w:rPr>
        <w:t xml:space="preserve">Children’s Bureau </w:t>
      </w:r>
      <w:r w:rsidRPr="00F35224" w:rsidR="00C81599">
        <w:rPr>
          <w:i/>
          <w:iCs/>
        </w:rPr>
        <w:t>Outreach Email-</w:t>
      </w:r>
      <w:r w:rsidR="00C26528">
        <w:rPr>
          <w:i/>
          <w:iCs/>
        </w:rPr>
        <w:t xml:space="preserve"> </w:t>
      </w:r>
      <w:r w:rsidRPr="00F35224" w:rsidR="00C81599">
        <w:rPr>
          <w:i/>
          <w:iCs/>
        </w:rPr>
        <w:t>Agency Web Survey</w:t>
      </w:r>
      <w:r w:rsidR="002B09D8">
        <w:rPr>
          <w:iCs/>
        </w:rPr>
        <w:t xml:space="preserve"> and </w:t>
      </w:r>
      <w:r w:rsidR="00C26528">
        <w:rPr>
          <w:bCs/>
          <w:i/>
        </w:rPr>
        <w:t>Attachment</w:t>
      </w:r>
      <w:r w:rsidRPr="00093F9F" w:rsidR="00C26528">
        <w:rPr>
          <w:bCs/>
          <w:i/>
        </w:rPr>
        <w:t xml:space="preserve"> </w:t>
      </w:r>
      <w:r w:rsidRPr="00093F9F" w:rsidR="002B09D8">
        <w:rPr>
          <w:bCs/>
          <w:i/>
        </w:rPr>
        <w:t xml:space="preserve">B: </w:t>
      </w:r>
      <w:r w:rsidR="00C26528">
        <w:rPr>
          <w:bCs/>
          <w:i/>
        </w:rPr>
        <w:t xml:space="preserve">PAGI Team </w:t>
      </w:r>
      <w:r w:rsidRPr="00093F9F" w:rsidR="002B09D8">
        <w:rPr>
          <w:bCs/>
          <w:i/>
        </w:rPr>
        <w:t>Staff Follow-Up Email -Agency Web Survey</w:t>
      </w:r>
      <w:r>
        <w:t>). This preliminary email will include a message from the Children’s Bureau acknowledging the importance of the survey and urging adoption managers to respond</w:t>
      </w:r>
      <w:r w:rsidR="001D5A0B">
        <w:t xml:space="preserve">. </w:t>
      </w:r>
      <w:r>
        <w:t xml:space="preserve">A second email message </w:t>
      </w:r>
      <w:r w:rsidR="00C26528">
        <w:t xml:space="preserve">to respondents </w:t>
      </w:r>
      <w:r>
        <w:t>will</w:t>
      </w:r>
      <w:r w:rsidR="00C26528">
        <w:t xml:space="preserve"> come from a PAGI team staff member and will</w:t>
      </w:r>
      <w:r>
        <w:t xml:space="preserve"> include a link </w:t>
      </w:r>
      <w:r w:rsidR="00843F7C">
        <w:t xml:space="preserve">to the web survey, </w:t>
      </w:r>
      <w:r>
        <w:t xml:space="preserve">the consent process (see </w:t>
      </w:r>
      <w:r w:rsidR="00C26528">
        <w:rPr>
          <w:i/>
          <w:iCs/>
        </w:rPr>
        <w:t>Attachment</w:t>
      </w:r>
      <w:r w:rsidRPr="00F35224" w:rsidR="00C26528">
        <w:rPr>
          <w:i/>
          <w:iCs/>
        </w:rPr>
        <w:t xml:space="preserve"> </w:t>
      </w:r>
      <w:r w:rsidR="002B09D8">
        <w:rPr>
          <w:i/>
          <w:iCs/>
        </w:rPr>
        <w:t>C</w:t>
      </w:r>
      <w:r w:rsidRPr="00F35224" w:rsidR="00C81599">
        <w:rPr>
          <w:i/>
          <w:iCs/>
        </w:rPr>
        <w:t>:  Staff Consent Form for Web Survey</w:t>
      </w:r>
      <w:r>
        <w:t xml:space="preserve">) </w:t>
      </w:r>
      <w:r w:rsidR="00843F7C">
        <w:t>and a phone number to call for any questions or concerns.</w:t>
      </w:r>
      <w:r w:rsidR="00843F7C">
        <w:rPr>
          <w:rStyle w:val="FootnoteReference"/>
        </w:rPr>
        <w:footnoteReference w:id="3"/>
      </w:r>
      <w:r>
        <w:t xml:space="preserve">  </w:t>
      </w:r>
      <w:r w:rsidR="0090708D">
        <w:t>Adoption managers who work within states with a guardianship program will receive two survey links—</w:t>
      </w:r>
      <w:r w:rsidR="0090708D">
        <w:lastRenderedPageBreak/>
        <w:t>one for the adoption web survey and one for the survey focused on guardianship practices</w:t>
      </w:r>
      <w:r w:rsidR="001D5A0B">
        <w:t xml:space="preserve">. </w:t>
      </w:r>
      <w:r w:rsidR="00843F7C">
        <w:t>We will send follow-up reminder emails</w:t>
      </w:r>
      <w:r w:rsidR="00B11532">
        <w:t xml:space="preserve"> once a week</w:t>
      </w:r>
      <w:r w:rsidR="00843F7C">
        <w:t xml:space="preserve"> for </w:t>
      </w:r>
      <w:r w:rsidR="00296DA9">
        <w:t xml:space="preserve">8 </w:t>
      </w:r>
      <w:r w:rsidR="0090708D">
        <w:t>weeks</w:t>
      </w:r>
      <w:r w:rsidR="00843F7C">
        <w:t xml:space="preserve">. </w:t>
      </w:r>
      <w:r w:rsidR="0090708D">
        <w:t>After two weeks, t</w:t>
      </w:r>
      <w:r>
        <w:t xml:space="preserve">o encourage survey completion, we will also conduct </w:t>
      </w:r>
      <w:r w:rsidR="000A7A41">
        <w:t>telephone</w:t>
      </w:r>
      <w:r>
        <w:t xml:space="preserve"> follow-up with survey non-responders. </w:t>
      </w:r>
      <w:r w:rsidR="0090708D">
        <w:t xml:space="preserve">Respondents will have </w:t>
      </w:r>
      <w:r w:rsidR="00296DA9">
        <w:t xml:space="preserve">8 </w:t>
      </w:r>
      <w:r w:rsidR="0090708D">
        <w:t>weeks total to complete the web survey</w:t>
      </w:r>
      <w:r w:rsidR="00843F7C">
        <w:t xml:space="preserve">. </w:t>
      </w:r>
      <w:r w:rsidRPr="009B4B1D" w:rsidR="00843F7C">
        <w:t>The study team will use RTI</w:t>
      </w:r>
      <w:r w:rsidR="00843F7C">
        <w:t>’</w:t>
      </w:r>
      <w:r w:rsidRPr="009B4B1D" w:rsidR="00843F7C">
        <w:t xml:space="preserve">s Survey Management System to manage and control all aspects of the web survey data collection, including instrument authoring, tracing, and case management. </w:t>
      </w:r>
      <w:r w:rsidR="00E045BB">
        <w:t>To ensure data quality, o</w:t>
      </w:r>
      <w:r w:rsidRPr="009B4B1D" w:rsidR="00843F7C">
        <w:t>ur Survey Management System</w:t>
      </w:r>
      <w:r w:rsidR="00843F7C">
        <w:t xml:space="preserve"> uses a standardized process to implement the web survey and track response outcomes</w:t>
      </w:r>
      <w:r w:rsidRPr="009B4B1D" w:rsidR="00843F7C">
        <w:t xml:space="preserve"> through a unified list of events and status codes.</w:t>
      </w:r>
      <w:r w:rsidR="00843F7C">
        <w:t xml:space="preserve"> </w:t>
      </w:r>
      <w:r w:rsidRPr="009B4B1D" w:rsidR="00843F7C">
        <w:t xml:space="preserve">We will use the </w:t>
      </w:r>
      <w:proofErr w:type="spellStart"/>
      <w:r w:rsidRPr="00C54659" w:rsidR="00843F7C">
        <w:t>Voxco</w:t>
      </w:r>
      <w:proofErr w:type="spellEnd"/>
      <w:r w:rsidRPr="009B4B1D" w:rsidR="00843F7C">
        <w:t xml:space="preserve"> platform for the web survey</w:t>
      </w:r>
      <w:r w:rsidR="00843F7C">
        <w:t xml:space="preserve">, which </w:t>
      </w:r>
      <w:r w:rsidRPr="009B4B1D" w:rsidR="00843F7C">
        <w:t xml:space="preserve">will help to create a single instrument, no matter what </w:t>
      </w:r>
      <w:r w:rsidR="00843F7C">
        <w:t>device</w:t>
      </w:r>
      <w:r w:rsidRPr="009B4B1D" w:rsidR="00843F7C">
        <w:t xml:space="preserve"> </w:t>
      </w:r>
      <w:r w:rsidR="00843F7C">
        <w:t>respondents use</w:t>
      </w:r>
      <w:r w:rsidRPr="009B4B1D" w:rsidR="00843F7C">
        <w:t xml:space="preserve"> to complete the survey. </w:t>
      </w:r>
      <w:proofErr w:type="spellStart"/>
      <w:r w:rsidRPr="00C54659" w:rsidR="00843F7C">
        <w:t>Voxco</w:t>
      </w:r>
      <w:proofErr w:type="spellEnd"/>
      <w:r w:rsidRPr="005F1B47" w:rsidR="00843F7C">
        <w:t xml:space="preserve"> </w:t>
      </w:r>
      <w:r w:rsidRPr="009B4B1D" w:rsidR="00843F7C">
        <w:t>automatically detects the devi</w:t>
      </w:r>
      <w:r w:rsidR="00843F7C">
        <w:t>c</w:t>
      </w:r>
      <w:r w:rsidRPr="009B4B1D" w:rsidR="00843F7C">
        <w:t xml:space="preserve">e (e.g., laptop, phone, tablet) a respondent is using and adapts the survey display to the device. This improves the survey experience for the respondent and can lead to higher response rates. </w:t>
      </w:r>
    </w:p>
    <w:p w:rsidR="001D46DE" w:rsidP="00093F9F" w:rsidRDefault="00E045BB" w14:paraId="4BA748BC" w14:textId="37316526">
      <w:pPr>
        <w:pStyle w:val="BodyText"/>
        <w:spacing w:after="0"/>
      </w:pPr>
      <w:r>
        <w:t>Agency web survey r</w:t>
      </w:r>
      <w:r w:rsidR="001D46DE">
        <w:t>espondents will be able to start the survey and complete it later. Once they start, the system will send reminders to respondents who have not completed it. Throughout the web survey data collection period, an RTI staff member will be available to answer emails and phone calls and respond in a timely manner. Once data collection for the web survey concludes, web survey access will cease, but the call-in number and email will remain open for several months to address any additional questions or concerns.</w:t>
      </w:r>
    </w:p>
    <w:p w:rsidR="00896F92" w:rsidP="00093F9F" w:rsidRDefault="00896F92" w14:paraId="25EABFD0" w14:textId="6AD5D6B6">
      <w:pPr>
        <w:pStyle w:val="BodyText"/>
        <w:spacing w:after="0"/>
      </w:pPr>
    </w:p>
    <w:p w:rsidRPr="00093F9F" w:rsidR="00896F92" w:rsidP="00093F9F" w:rsidRDefault="00C64EB0" w14:paraId="289B01C6" w14:textId="6FEF1FD6">
      <w:pPr>
        <w:pStyle w:val="BodyText"/>
        <w:spacing w:after="60"/>
        <w:rPr>
          <w:i/>
        </w:rPr>
      </w:pPr>
      <w:r>
        <w:rPr>
          <w:i/>
        </w:rPr>
        <w:t>Video-conference</w:t>
      </w:r>
      <w:r w:rsidR="001C3149">
        <w:rPr>
          <w:i/>
        </w:rPr>
        <w:t xml:space="preserve"> Interviews</w:t>
      </w:r>
    </w:p>
    <w:p w:rsidR="009040EB" w:rsidP="00093F9F" w:rsidRDefault="009040EB" w14:paraId="0E1497F4" w14:textId="29078B2A">
      <w:pPr>
        <w:pStyle w:val="BodyText"/>
        <w:spacing w:after="120"/>
      </w:pPr>
      <w:r>
        <w:t xml:space="preserve">After web survey data collection is </w:t>
      </w:r>
      <w:r w:rsidR="00296DA9">
        <w:t>initiated</w:t>
      </w:r>
      <w:r>
        <w:t xml:space="preserve">, </w:t>
      </w:r>
      <w:r w:rsidR="00FB7FC0">
        <w:t xml:space="preserve">the study team will </w:t>
      </w:r>
      <w:r w:rsidR="00065E64">
        <w:t xml:space="preserve">conduct </w:t>
      </w:r>
      <w:r w:rsidR="00C64EB0">
        <w:t>video-conference</w:t>
      </w:r>
      <w:r w:rsidR="001C3149">
        <w:t xml:space="preserve"> interviews with</w:t>
      </w:r>
      <w:r w:rsidR="005C5B90">
        <w:t xml:space="preserve"> up to 42</w:t>
      </w:r>
      <w:r w:rsidR="001C3149">
        <w:t xml:space="preserve"> stakeholders from </w:t>
      </w:r>
      <w:r w:rsidR="00FB7FC0">
        <w:t xml:space="preserve">6 </w:t>
      </w:r>
      <w:r w:rsidR="005C5B90">
        <w:t xml:space="preserve">child welfare </w:t>
      </w:r>
      <w:r w:rsidR="00FB7FC0">
        <w:t>agencies</w:t>
      </w:r>
      <w:r>
        <w:t xml:space="preserve">. The </w:t>
      </w:r>
      <w:r w:rsidR="00C64EB0">
        <w:t>video-conference</w:t>
      </w:r>
      <w:r w:rsidR="001C3149">
        <w:t xml:space="preserve"> interview</w:t>
      </w:r>
      <w:r w:rsidR="008D10CB">
        <w:t xml:space="preserve"> process </w:t>
      </w:r>
      <w:r>
        <w:t xml:space="preserve">will include the following: </w:t>
      </w:r>
    </w:p>
    <w:p w:rsidR="009040EB" w:rsidP="00093F9F" w:rsidRDefault="009040EB" w14:paraId="47162E67" w14:textId="5E2C8CD9">
      <w:pPr>
        <w:pStyle w:val="bullets1st-level"/>
        <w:spacing w:after="120"/>
      </w:pPr>
      <w:r>
        <w:t xml:space="preserve">Document review. Prior to the </w:t>
      </w:r>
      <w:r w:rsidR="00C64EB0">
        <w:t>video-conference</w:t>
      </w:r>
      <w:r w:rsidR="00606B50">
        <w:t xml:space="preserve"> interviews</w:t>
      </w:r>
      <w:r>
        <w:t xml:space="preserve">, the study team will ask child welfare agency staff to provide supporting documentation associated with their post adoption or guardianship contact procedures. This could include procedure manuals, recertification letters/forms, staff/provider training guides, or example child welfare agency communications (e.g., recent newsletters, outreach letters, </w:t>
      </w:r>
      <w:r w:rsidR="00FB7FC0">
        <w:t>public websites describing services</w:t>
      </w:r>
      <w:r>
        <w:t>). The PAGI study team will accept these documents in any format (e.g., word documents, pdfs, links to websites with procedures)</w:t>
      </w:r>
      <w:r w:rsidR="001D5A0B">
        <w:t xml:space="preserve">. </w:t>
      </w:r>
      <w:r w:rsidR="00FB7FC0">
        <w:t xml:space="preserve">Study team members will review all documents provided and record information relevant to key study </w:t>
      </w:r>
      <w:proofErr w:type="gramStart"/>
      <w:r w:rsidR="00FB7FC0">
        <w:t xml:space="preserve">questions </w:t>
      </w:r>
      <w:r w:rsidR="001D5A0B">
        <w:t>.</w:t>
      </w:r>
      <w:proofErr w:type="gramEnd"/>
      <w:r w:rsidR="001D5A0B">
        <w:t xml:space="preserve"> </w:t>
      </w:r>
      <w:r w:rsidR="00987DF4">
        <w:t xml:space="preserve">Information gathered from the document review will be used to streamline information gathered within the stakeholder </w:t>
      </w:r>
      <w:r w:rsidR="00C64EB0">
        <w:t>video-conference</w:t>
      </w:r>
      <w:r w:rsidR="00987DF4">
        <w:t xml:space="preserve"> interview.  </w:t>
      </w:r>
      <w:r w:rsidR="00FB7FC0">
        <w:t xml:space="preserve">  </w:t>
      </w:r>
      <w:r>
        <w:t xml:space="preserve"> </w:t>
      </w:r>
    </w:p>
    <w:p w:rsidR="00065E64" w:rsidP="00093F9F" w:rsidRDefault="00C64EB0" w14:paraId="6BA5C556" w14:textId="7435CB52">
      <w:pPr>
        <w:pStyle w:val="bullets1st-level"/>
        <w:spacing w:after="120"/>
      </w:pPr>
      <w:r>
        <w:t>Video-conference</w:t>
      </w:r>
      <w:r w:rsidR="007406C0">
        <w:t xml:space="preserve"> </w:t>
      </w:r>
      <w:r w:rsidR="009040EB">
        <w:t xml:space="preserve">interviews. The study team </w:t>
      </w:r>
      <w:r w:rsidR="000B15A4">
        <w:t xml:space="preserve">will conduct up to 7 stakeholder interviews </w:t>
      </w:r>
      <w:r w:rsidR="001C3149">
        <w:t>for each of the 6 agencies selected</w:t>
      </w:r>
      <w:r w:rsidR="001D5A0B">
        <w:t xml:space="preserve">. </w:t>
      </w:r>
      <w:r w:rsidR="000B15A4">
        <w:t xml:space="preserve">Staff identified for stakeholder interviews will be nominated by the </w:t>
      </w:r>
      <w:r w:rsidR="00376B2E">
        <w:t xml:space="preserve">adoption program manager or an </w:t>
      </w:r>
      <w:r w:rsidR="000B15A4">
        <w:t>agency administ</w:t>
      </w:r>
      <w:r w:rsidR="00065E64">
        <w:t>rator</w:t>
      </w:r>
      <w:r w:rsidR="001D5A0B">
        <w:t xml:space="preserve">. </w:t>
      </w:r>
      <w:r w:rsidR="000B15A4">
        <w:t xml:space="preserve">Stakeholder interview respondents will receive an email </w:t>
      </w:r>
      <w:r w:rsidR="001C3149">
        <w:t>from a project team member to set up a</w:t>
      </w:r>
      <w:r w:rsidR="00987DF4">
        <w:t xml:space="preserve"> </w:t>
      </w:r>
      <w:r>
        <w:t>video-conference</w:t>
      </w:r>
      <w:r w:rsidR="001C3149">
        <w:t xml:space="preserve"> interview time </w:t>
      </w:r>
      <w:r w:rsidR="000B15A4">
        <w:t xml:space="preserve">(see </w:t>
      </w:r>
      <w:r w:rsidR="00B11532">
        <w:rPr>
          <w:i/>
          <w:iCs/>
        </w:rPr>
        <w:t>Attachment</w:t>
      </w:r>
      <w:r w:rsidRPr="00F35224" w:rsidR="00B11532">
        <w:rPr>
          <w:i/>
          <w:iCs/>
        </w:rPr>
        <w:t xml:space="preserve"> </w:t>
      </w:r>
      <w:r w:rsidR="00102E79">
        <w:rPr>
          <w:i/>
          <w:iCs/>
        </w:rPr>
        <w:t>D</w:t>
      </w:r>
      <w:r w:rsidRPr="00F35224" w:rsidR="00C81599">
        <w:rPr>
          <w:i/>
          <w:iCs/>
        </w:rPr>
        <w:t>:  Site Visit Stakeholder Interview Email</w:t>
      </w:r>
      <w:r w:rsidRPr="00F35224" w:rsidR="00371946">
        <w:rPr>
          <w:i/>
          <w:iCs/>
        </w:rPr>
        <w:t xml:space="preserve"> Outreach</w:t>
      </w:r>
      <w:r w:rsidR="000B15A4">
        <w:t xml:space="preserve">) and will complete a consent form (see </w:t>
      </w:r>
      <w:r w:rsidR="00C26528">
        <w:rPr>
          <w:i/>
          <w:iCs/>
        </w:rPr>
        <w:t>Attachment</w:t>
      </w:r>
      <w:r w:rsidRPr="00F35224" w:rsidR="00C26528">
        <w:rPr>
          <w:i/>
          <w:iCs/>
        </w:rPr>
        <w:t xml:space="preserve"> </w:t>
      </w:r>
      <w:r w:rsidR="00102E79">
        <w:rPr>
          <w:i/>
          <w:iCs/>
        </w:rPr>
        <w:t>E</w:t>
      </w:r>
      <w:r w:rsidRPr="00F35224" w:rsidR="00371946">
        <w:rPr>
          <w:i/>
          <w:iCs/>
        </w:rPr>
        <w:t>:  Site Visit Stakeholder Interview</w:t>
      </w:r>
      <w:r w:rsidR="00C26528">
        <w:rPr>
          <w:i/>
          <w:iCs/>
        </w:rPr>
        <w:t xml:space="preserve"> </w:t>
      </w:r>
      <w:r w:rsidRPr="00F35224" w:rsidR="00371946">
        <w:rPr>
          <w:i/>
          <w:iCs/>
        </w:rPr>
        <w:t>-</w:t>
      </w:r>
      <w:r w:rsidR="00C26528">
        <w:rPr>
          <w:i/>
          <w:iCs/>
        </w:rPr>
        <w:t xml:space="preserve"> </w:t>
      </w:r>
      <w:r w:rsidRPr="00F35224" w:rsidR="00371946">
        <w:rPr>
          <w:i/>
          <w:iCs/>
        </w:rPr>
        <w:t>Consent Form</w:t>
      </w:r>
      <w:r w:rsidR="000B15A4">
        <w:t xml:space="preserve">) prior to their interview. </w:t>
      </w:r>
      <w:r w:rsidR="002B4FE5">
        <w:t xml:space="preserve">Upon receiving consent and prior to conducting the </w:t>
      </w:r>
      <w:r>
        <w:t>video-conference</w:t>
      </w:r>
      <w:r w:rsidR="002B4FE5">
        <w:t xml:space="preserve"> interviews, the selected child welfare agency staff will be asked to provide </w:t>
      </w:r>
      <w:r w:rsidR="008F35C6">
        <w:t xml:space="preserve">any existing </w:t>
      </w:r>
      <w:r w:rsidR="002B4FE5">
        <w:t>supporting documentation associated with their post adoption and/or post guardianship contact procedures</w:t>
      </w:r>
      <w:r w:rsidR="00340872">
        <w:t>.</w:t>
      </w:r>
      <w:r w:rsidR="002B4FE5">
        <w:t xml:space="preserve"> </w:t>
      </w:r>
      <w:r w:rsidR="000B15A4">
        <w:t xml:space="preserve"> </w:t>
      </w:r>
      <w:r w:rsidRPr="005A56DA" w:rsidR="005A56DA">
        <w:t xml:space="preserve"> </w:t>
      </w:r>
    </w:p>
    <w:p w:rsidR="000B15A4" w:rsidP="009040EB" w:rsidRDefault="003D0713" w14:paraId="6FD3E5EC" w14:textId="4B285F97">
      <w:pPr>
        <w:pStyle w:val="BodyText"/>
      </w:pPr>
      <w:r>
        <w:lastRenderedPageBreak/>
        <w:t xml:space="preserve">The study team </w:t>
      </w:r>
      <w:r w:rsidR="009040EB">
        <w:t xml:space="preserve">will identify a point of contact at each </w:t>
      </w:r>
      <w:r>
        <w:t>agency</w:t>
      </w:r>
      <w:r w:rsidR="00987DF4">
        <w:t>, preferably the adoption program manager,</w:t>
      </w:r>
      <w:r>
        <w:t xml:space="preserve"> selected for </w:t>
      </w:r>
      <w:r w:rsidR="00C64EB0">
        <w:t>video-conference</w:t>
      </w:r>
      <w:r w:rsidR="00060BBF">
        <w:t xml:space="preserve"> interviews</w:t>
      </w:r>
      <w:r w:rsidR="009040EB">
        <w:t xml:space="preserve">. </w:t>
      </w:r>
      <w:r w:rsidR="00102E79">
        <w:t>T</w:t>
      </w:r>
      <w:r w:rsidR="009040EB">
        <w:t xml:space="preserve">he identified </w:t>
      </w:r>
      <w:r w:rsidR="008D10CB">
        <w:t>agency</w:t>
      </w:r>
      <w:r w:rsidR="009040EB">
        <w:t xml:space="preserve"> point of contact will collaborate to coordinate and schedule </w:t>
      </w:r>
      <w:r w:rsidR="00C64EB0">
        <w:t>video-conference</w:t>
      </w:r>
      <w:r w:rsidR="00060BBF">
        <w:t xml:space="preserve"> interviews</w:t>
      </w:r>
      <w:r w:rsidR="009040EB">
        <w:t xml:space="preserve">. Once we identify a point of contact for each </w:t>
      </w:r>
      <w:r w:rsidR="00060BBF">
        <w:t>selected agency</w:t>
      </w:r>
      <w:r w:rsidR="009040EB">
        <w:t xml:space="preserve">, the study team will host </w:t>
      </w:r>
      <w:r w:rsidR="00C64EB0">
        <w:t>video-conference</w:t>
      </w:r>
      <w:r w:rsidR="009040EB">
        <w:t xml:space="preserve"> meetings with this individual to </w:t>
      </w:r>
      <w:r w:rsidR="00060BBF">
        <w:t xml:space="preserve">discuss the overall purpose of the </w:t>
      </w:r>
      <w:r w:rsidR="00C64EB0">
        <w:t>video-conference</w:t>
      </w:r>
      <w:r w:rsidR="00060BBF">
        <w:t xml:space="preserve"> interviews</w:t>
      </w:r>
      <w:r w:rsidR="009040EB">
        <w:t xml:space="preserve">, identify key child welfare agency staff </w:t>
      </w:r>
      <w:r w:rsidR="00987DF4">
        <w:t xml:space="preserve">and stakeholders </w:t>
      </w:r>
      <w:r w:rsidR="009040EB">
        <w:t xml:space="preserve">to participate in </w:t>
      </w:r>
      <w:r w:rsidR="00C64EB0">
        <w:t>video-conference</w:t>
      </w:r>
      <w:r w:rsidR="00987DF4">
        <w:t xml:space="preserve"> </w:t>
      </w:r>
      <w:r w:rsidR="009040EB">
        <w:t xml:space="preserve">interviews, consider candidate websites or tracking databases for review, and coordinate the submission of documents for study team review. </w:t>
      </w:r>
    </w:p>
    <w:p w:rsidR="00457137" w:rsidP="00093F9F" w:rsidRDefault="000B15A4" w14:paraId="46E260E6" w14:textId="66E80496">
      <w:pPr>
        <w:pStyle w:val="BodyText"/>
        <w:spacing w:after="0"/>
      </w:pPr>
      <w:r>
        <w:t xml:space="preserve">A Study Information Sheet (see </w:t>
      </w:r>
      <w:r w:rsidR="00C26528">
        <w:t xml:space="preserve">Attachment </w:t>
      </w:r>
      <w:r w:rsidR="002B09D8">
        <w:t>F</w:t>
      </w:r>
      <w:r>
        <w:t xml:space="preserve">) will be provided to all web and stakeholder interview respondents. </w:t>
      </w:r>
    </w:p>
    <w:p w:rsidR="00457137" w:rsidP="00093F9F" w:rsidRDefault="00457137" w14:paraId="29BE8E65" w14:textId="77777777">
      <w:pPr>
        <w:pStyle w:val="BodyText"/>
        <w:spacing w:after="0"/>
      </w:pPr>
    </w:p>
    <w:p w:rsidR="009040EB" w:rsidP="00093F9F" w:rsidRDefault="000B15A4" w14:paraId="1AD46778" w14:textId="5D30872C">
      <w:pPr>
        <w:pStyle w:val="BodyText"/>
        <w:spacing w:after="0"/>
      </w:pPr>
      <w:r>
        <w:t xml:space="preserve"> </w:t>
      </w:r>
    </w:p>
    <w:p w:rsidR="007C2EE0" w:rsidP="00F85D35" w:rsidRDefault="00E41EE9" w14:paraId="44A6DC32" w14:textId="79DEC88E">
      <w:pPr>
        <w:autoSpaceDE w:val="0"/>
        <w:autoSpaceDN w:val="0"/>
        <w:adjustRightInd w:val="0"/>
        <w:spacing w:after="120" w:line="240" w:lineRule="atLeast"/>
        <w:rPr>
          <w:rFonts w:eastAsia="Times New Roman" w:cstheme="minorHAnsi"/>
          <w:color w:val="000000"/>
        </w:rPr>
      </w:pPr>
      <w:r w:rsidRPr="00DF1291">
        <w:rPr>
          <w:rFonts w:eastAsia="Times New Roman" w:cstheme="minorHAnsi"/>
          <w:b/>
          <w:color w:val="000000"/>
        </w:rPr>
        <w:t>B5.</w:t>
      </w:r>
      <w:r w:rsidRPr="00DF1291">
        <w:rPr>
          <w:rFonts w:eastAsia="Times New Roman" w:cstheme="minorHAnsi"/>
          <w:b/>
          <w:color w:val="000000"/>
        </w:rPr>
        <w:tab/>
      </w:r>
      <w:r w:rsidRPr="00DF1291" w:rsidR="00901040">
        <w:rPr>
          <w:rFonts w:eastAsia="Times New Roman" w:cstheme="minorHAnsi"/>
          <w:b/>
          <w:color w:val="000000"/>
        </w:rPr>
        <w:t xml:space="preserve">Response </w:t>
      </w:r>
      <w:r w:rsidR="00165818">
        <w:rPr>
          <w:rFonts w:eastAsia="Times New Roman" w:cstheme="minorHAnsi"/>
          <w:b/>
          <w:color w:val="000000"/>
        </w:rPr>
        <w:t>R</w:t>
      </w:r>
      <w:r w:rsidRPr="00DF1291" w:rsidR="00901040">
        <w:rPr>
          <w:rFonts w:eastAsia="Times New Roman" w:cstheme="minorHAnsi"/>
          <w:b/>
          <w:color w:val="000000"/>
        </w:rPr>
        <w:t xml:space="preserve">ates and </w:t>
      </w:r>
      <w:r w:rsidR="00165818">
        <w:rPr>
          <w:rFonts w:eastAsia="Times New Roman" w:cstheme="minorHAnsi"/>
          <w:b/>
          <w:color w:val="000000"/>
        </w:rPr>
        <w:t>P</w:t>
      </w:r>
      <w:r w:rsidRPr="00DF1291" w:rsidR="00901040">
        <w:rPr>
          <w:rFonts w:eastAsia="Times New Roman" w:cstheme="minorHAnsi"/>
          <w:b/>
          <w:color w:val="000000"/>
        </w:rPr>
        <w:t xml:space="preserve">otential </w:t>
      </w:r>
      <w:r w:rsidR="00165818">
        <w:rPr>
          <w:rFonts w:eastAsia="Times New Roman" w:cstheme="minorHAnsi"/>
          <w:b/>
          <w:color w:val="000000"/>
        </w:rPr>
        <w:t>N</w:t>
      </w:r>
      <w:r w:rsidRPr="00DF1291" w:rsidR="00901040">
        <w:rPr>
          <w:rFonts w:eastAsia="Times New Roman" w:cstheme="minorHAnsi"/>
          <w:b/>
          <w:color w:val="000000"/>
        </w:rPr>
        <w:t xml:space="preserve">onresponse </w:t>
      </w:r>
      <w:r w:rsidR="00165818">
        <w:rPr>
          <w:rFonts w:eastAsia="Times New Roman" w:cstheme="minorHAnsi"/>
          <w:b/>
          <w:color w:val="000000"/>
        </w:rPr>
        <w:t>B</w:t>
      </w:r>
      <w:r w:rsidRPr="00DF1291" w:rsidR="00901040">
        <w:rPr>
          <w:rFonts w:eastAsia="Times New Roman" w:cstheme="minorHAnsi"/>
          <w:b/>
          <w:color w:val="000000"/>
        </w:rPr>
        <w:t>ias</w:t>
      </w:r>
    </w:p>
    <w:p w:rsidRPr="007C2EE0" w:rsidR="007C2EE0" w:rsidP="00F85D35" w:rsidRDefault="007C2EE0" w14:paraId="4C6D8F66" w14:textId="48A3918C">
      <w:pPr>
        <w:autoSpaceDE w:val="0"/>
        <w:autoSpaceDN w:val="0"/>
        <w:adjustRightInd w:val="0"/>
        <w:spacing w:after="60" w:line="240" w:lineRule="atLeast"/>
        <w:rPr>
          <w:rFonts w:eastAsia="Times New Roman" w:cstheme="minorHAnsi"/>
          <w:i/>
          <w:color w:val="000000"/>
        </w:rPr>
      </w:pPr>
      <w:r>
        <w:rPr>
          <w:rFonts w:eastAsia="Times New Roman" w:cstheme="minorHAnsi"/>
          <w:i/>
          <w:color w:val="000000"/>
        </w:rPr>
        <w:t>Response Rates</w:t>
      </w:r>
    </w:p>
    <w:p w:rsidR="00332163" w:rsidP="00A43669" w:rsidRDefault="00332163" w14:paraId="7E795819" w14:textId="0E9667A0">
      <w:pPr>
        <w:pStyle w:val="BodyText"/>
      </w:pPr>
      <w:r>
        <w:t xml:space="preserve">For the web survey of the state adoption managers, we anticipate a 70% response rate. </w:t>
      </w:r>
      <w:r w:rsidR="003C6D6F">
        <w:t>This is based on our experience with other projects</w:t>
      </w:r>
      <w:r w:rsidR="0027364F">
        <w:t xml:space="preserve"> that surveyed state adoption managers</w:t>
      </w:r>
      <w:r w:rsidR="00A91134">
        <w:t xml:space="preserve"> </w:t>
      </w:r>
      <w:r w:rsidR="00A91134">
        <w:fldChar w:fldCharType="begin"/>
      </w:r>
      <w:r w:rsidR="00A91134">
        <w:instrText xml:space="preserve"> ADDIN EN.CITE &lt;EndNote&gt;&lt;Cite&gt;&lt;Author&gt;Fuller&lt;/Author&gt;&lt;Year&gt;2006&lt;/Year&gt;&lt;RecNum&gt;170&lt;/RecNum&gt;&lt;Prefix&gt;see`, for example`, &lt;/Prefix&gt;&lt;DisplayText&gt;(see, for example, Fuller, Bruhn, Cohen, Lis, Rolock, &amp;amp; Sheridan, 2006)&lt;/DisplayText&gt;&lt;record&gt;&lt;rec-number&gt;170&lt;/rec-number&gt;&lt;foreign-keys&gt;&lt;key app="EN" db-id="50prtwz2lwsfesew2t65a0siev5edtf25az2" timestamp="1522082629"&gt;170&lt;/key&gt;&lt;/foreign-keys&gt;&lt;ref-type name="Book"&gt;6&lt;/ref-type&gt;&lt;contributors&gt;&lt;authors&gt;&lt;author&gt;Fuller, T. L.&lt;/author&gt;&lt;author&gt;Bruhn, C.&lt;/author&gt;&lt;author&gt;Cohen, L.&lt;/author&gt;&lt;author&gt;Lis, M.&lt;/author&gt;&lt;author&gt;Rolock, N.&lt;/author&gt;&lt;author&gt;Sheridan, K.&lt;/author&gt;&lt;/authors&gt;&lt;/contributors&gt;&lt;titles&gt;&lt;title&gt;Supporting adoptions and guardianships in Illinois: An analysis of subsidies, services, and spending&lt;/title&gt;&lt;/titles&gt;&lt;dates&gt;&lt;year&gt;2006&lt;/year&gt;&lt;/dates&gt;&lt;pub-location&gt;Illinois&lt;/pub-location&gt;&lt;publisher&gt;University of Illinois at Urbana-Champaign&lt;/publisher&gt;&lt;urls&gt;&lt;/urls&gt;&lt;/record&gt;&lt;/Cite&gt;&lt;/EndNote&gt;</w:instrText>
      </w:r>
      <w:r w:rsidR="00A91134">
        <w:fldChar w:fldCharType="separate"/>
      </w:r>
      <w:r w:rsidR="00A91134">
        <w:rPr>
          <w:noProof/>
        </w:rPr>
        <w:t>(see, for example, Fuller, Bruhn, Cohen, Lis, Rolock, &amp; Sheridan, 2006</w:t>
      </w:r>
      <w:r w:rsidR="004475B7">
        <w:rPr>
          <w:noProof/>
        </w:rPr>
        <w:t xml:space="preserve"> where 49 out of 50 states responded</w:t>
      </w:r>
      <w:r w:rsidR="00A91134">
        <w:rPr>
          <w:noProof/>
        </w:rPr>
        <w:t>)</w:t>
      </w:r>
      <w:r w:rsidR="00A91134">
        <w:fldChar w:fldCharType="end"/>
      </w:r>
      <w:r w:rsidR="003C6D6F">
        <w:t xml:space="preserve">, and </w:t>
      </w:r>
      <w:r w:rsidR="00A91134">
        <w:t xml:space="preserve">because we will be enlisting the help of the </w:t>
      </w:r>
      <w:r w:rsidR="003C6D6F">
        <w:t xml:space="preserve">Children’s Bureau. </w:t>
      </w:r>
      <w:r w:rsidRPr="007C5EA6" w:rsidR="007C5EA6">
        <w:rPr>
          <w:rFonts w:eastAsia="Times New Roman" w:cstheme="minorHAnsi"/>
          <w:color w:val="000000"/>
        </w:rPr>
        <w:t>The interviews are not designed to produce statistically generalizable findings and participation is wholly</w:t>
      </w:r>
      <w:r w:rsidR="00C0544E">
        <w:rPr>
          <w:rFonts w:eastAsia="Times New Roman" w:cstheme="minorHAnsi"/>
          <w:color w:val="000000"/>
        </w:rPr>
        <w:t xml:space="preserve"> at the respondent’s discretion; r</w:t>
      </w:r>
      <w:r w:rsidRPr="007C5EA6" w:rsidR="007C5EA6">
        <w:rPr>
          <w:rFonts w:eastAsia="Times New Roman" w:cstheme="minorHAnsi"/>
          <w:color w:val="000000"/>
        </w:rPr>
        <w:t>esponse rates will not be calculated or reported.</w:t>
      </w:r>
    </w:p>
    <w:p w:rsidR="00C76CBB" w:rsidP="00C76CBB" w:rsidRDefault="00F917E5" w14:paraId="74A3DCFD" w14:textId="3C53879F">
      <w:pPr>
        <w:autoSpaceDE w:val="0"/>
        <w:autoSpaceDN w:val="0"/>
        <w:adjustRightInd w:val="0"/>
        <w:spacing w:after="60" w:line="240" w:lineRule="atLeast"/>
        <w:rPr>
          <w:rFonts w:eastAsia="Times New Roman" w:cstheme="minorHAnsi"/>
          <w:i/>
          <w:color w:val="000000"/>
        </w:rPr>
      </w:pPr>
      <w:r>
        <w:rPr>
          <w:rFonts w:eastAsia="Times New Roman" w:cstheme="minorHAnsi"/>
          <w:i/>
          <w:color w:val="000000"/>
        </w:rPr>
        <w:t>Non</w:t>
      </w:r>
      <w:r w:rsidR="003300FF">
        <w:rPr>
          <w:rFonts w:eastAsia="Times New Roman" w:cstheme="minorHAnsi"/>
          <w:i/>
          <w:color w:val="000000"/>
        </w:rPr>
        <w:t>r</w:t>
      </w:r>
      <w:r>
        <w:rPr>
          <w:rFonts w:eastAsia="Times New Roman" w:cstheme="minorHAnsi"/>
          <w:i/>
          <w:color w:val="000000"/>
        </w:rPr>
        <w:t>esponse</w:t>
      </w:r>
    </w:p>
    <w:p w:rsidR="007C5EA6" w:rsidP="006571B1" w:rsidRDefault="007C5EA6" w14:paraId="473246A6" w14:textId="1A6A0105">
      <w:pPr>
        <w:pStyle w:val="BodyText"/>
        <w:spacing w:after="0"/>
        <w:rPr>
          <w:rFonts w:eastAsia="Times New Roman" w:cstheme="minorHAnsi"/>
          <w:i/>
          <w:color w:val="000000"/>
        </w:rPr>
      </w:pPr>
      <w:r w:rsidRPr="007C5EA6">
        <w:t xml:space="preserve">As participants will not be randomly sampled and findings are not intended to be representative, non-response bias will not be calculated.  </w:t>
      </w:r>
    </w:p>
    <w:p w:rsidR="006571B1" w:rsidP="006571B1" w:rsidRDefault="006571B1" w14:paraId="61955461" w14:textId="7F04D616">
      <w:pPr>
        <w:pStyle w:val="BodyText"/>
        <w:spacing w:after="0"/>
        <w:rPr>
          <w:rFonts w:eastAsia="Times New Roman" w:cstheme="minorHAnsi"/>
          <w:i/>
          <w:color w:val="000000"/>
        </w:rPr>
      </w:pPr>
    </w:p>
    <w:p w:rsidRPr="00C76CBB" w:rsidR="008F35C6" w:rsidP="006571B1" w:rsidRDefault="008F35C6" w14:paraId="7795F656" w14:textId="77777777">
      <w:pPr>
        <w:pStyle w:val="BodyText"/>
        <w:spacing w:after="0"/>
        <w:rPr>
          <w:rFonts w:eastAsia="Times New Roman" w:cstheme="minorHAnsi"/>
          <w:i/>
          <w:color w:val="000000"/>
        </w:rPr>
      </w:pPr>
    </w:p>
    <w:p w:rsidRPr="00DF1291" w:rsidR="00901040" w:rsidP="00F85D35" w:rsidRDefault="00EB6134" w14:paraId="36E8E8E3" w14:textId="1AD69D7A">
      <w:pPr>
        <w:spacing w:after="120" w:line="240" w:lineRule="auto"/>
        <w:rPr>
          <w:rFonts w:eastAsia="Times New Roman" w:cstheme="minorHAnsi"/>
        </w:rPr>
      </w:pPr>
      <w:r w:rsidRPr="00EB6134">
        <w:rPr>
          <w:rFonts w:eastAsia="Times New Roman" w:cstheme="minorHAnsi"/>
          <w:b/>
          <w:bCs/>
        </w:rPr>
        <w:t>B</w:t>
      </w:r>
      <w:r>
        <w:rPr>
          <w:rFonts w:eastAsia="Times New Roman" w:cstheme="minorHAnsi"/>
          <w:b/>
          <w:bCs/>
        </w:rPr>
        <w:t>6</w:t>
      </w:r>
      <w:r w:rsidR="00A5756B">
        <w:rPr>
          <w:rFonts w:eastAsia="Times New Roman" w:cstheme="minorHAnsi"/>
          <w:b/>
          <w:bCs/>
        </w:rPr>
        <w:t xml:space="preserve">. </w:t>
      </w:r>
      <w:r w:rsidRPr="00DF1291" w:rsidR="00901040">
        <w:rPr>
          <w:rFonts w:eastAsia="Times New Roman" w:cstheme="minorHAnsi"/>
          <w:b/>
          <w:bCs/>
        </w:rPr>
        <w:t>Production of Estimates and Projections</w:t>
      </w:r>
      <w:r w:rsidRPr="00DF1291" w:rsidR="00901040">
        <w:rPr>
          <w:rFonts w:eastAsia="Times New Roman" w:cstheme="minorHAnsi"/>
        </w:rPr>
        <w:t xml:space="preserve"> </w:t>
      </w:r>
    </w:p>
    <w:p w:rsidR="00901040" w:rsidP="00093F9F" w:rsidRDefault="00596223" w14:paraId="203B0BA2" w14:textId="4614972E">
      <w:pPr>
        <w:pStyle w:val="BodyText"/>
        <w:spacing w:after="0"/>
      </w:pPr>
      <w:r w:rsidRPr="00596223">
        <w:t>Estimate</w:t>
      </w:r>
      <w:r>
        <w:t xml:space="preserve">s produced by this work will be prepared for internal use by ACF and external release by the agency in the form of presentations, reports, and/or publications. </w:t>
      </w:r>
      <w:r w:rsidR="00C24391">
        <w:t xml:space="preserve">These publications will include information that is not generalizable to a nationally representative sample </w:t>
      </w:r>
      <w:r w:rsidR="00F35224">
        <w:t>of child welfare agencies</w:t>
      </w:r>
      <w:r w:rsidR="00A5756B">
        <w:t xml:space="preserve">. </w:t>
      </w:r>
      <w:r w:rsidR="00C24391">
        <w:t>Consequently, t</w:t>
      </w:r>
      <w:r w:rsidRPr="00DF1D37" w:rsidR="00C24391">
        <w:t xml:space="preserve">he data will not be used to generate </w:t>
      </w:r>
      <w:r w:rsidR="00C24391">
        <w:t xml:space="preserve">overarching national </w:t>
      </w:r>
      <w:r w:rsidRPr="00DF1D37" w:rsidR="00C24391">
        <w:t>population estimates, either for internal use or dissemination</w:t>
      </w:r>
      <w:r w:rsidR="00A5756B">
        <w:t xml:space="preserve">. </w:t>
      </w:r>
      <w:r w:rsidR="008F35C6">
        <w:t>Limitations to use and applicability of findings will be noted in materials made public.</w:t>
      </w:r>
    </w:p>
    <w:p w:rsidR="006571B1" w:rsidP="00093F9F" w:rsidRDefault="006571B1" w14:paraId="5FDDFA9D" w14:textId="531E8B45">
      <w:pPr>
        <w:pStyle w:val="BodyText"/>
        <w:spacing w:after="0"/>
      </w:pPr>
    </w:p>
    <w:p w:rsidRPr="006B7EF2" w:rsidR="006571B1" w:rsidP="00093F9F" w:rsidRDefault="006571B1" w14:paraId="55D1B7FF" w14:textId="77777777">
      <w:pPr>
        <w:pStyle w:val="BodyText"/>
        <w:spacing w:after="0"/>
      </w:pPr>
    </w:p>
    <w:p w:rsidRPr="006B7EF2" w:rsidR="007B6CA2" w:rsidP="00F85D35" w:rsidRDefault="00901040" w14:paraId="47D35F1B" w14:textId="183142A5">
      <w:pPr>
        <w:autoSpaceDE w:val="0"/>
        <w:autoSpaceDN w:val="0"/>
        <w:adjustRightInd w:val="0"/>
        <w:spacing w:after="120" w:line="240" w:lineRule="atLeast"/>
        <w:rPr>
          <w:rFonts w:eastAsia="Times New Roman" w:cstheme="minorHAnsi"/>
          <w:b/>
          <w:bCs/>
          <w:color w:val="000000"/>
        </w:rPr>
      </w:pPr>
      <w:r w:rsidRPr="006B7EF2">
        <w:rPr>
          <w:rFonts w:eastAsia="Times New Roman" w:cstheme="minorHAnsi"/>
          <w:b/>
          <w:bCs/>
          <w:color w:val="000000"/>
        </w:rPr>
        <w:t>B7</w:t>
      </w:r>
      <w:r w:rsidR="00A5756B">
        <w:rPr>
          <w:rFonts w:eastAsia="Times New Roman" w:cstheme="minorHAnsi"/>
          <w:b/>
          <w:bCs/>
          <w:color w:val="000000"/>
        </w:rPr>
        <w:t xml:space="preserve">. </w:t>
      </w:r>
      <w:r w:rsidRPr="006B7EF2">
        <w:rPr>
          <w:rFonts w:eastAsia="Times New Roman" w:cstheme="minorHAnsi"/>
          <w:b/>
          <w:bCs/>
          <w:color w:val="000000"/>
        </w:rPr>
        <w:t xml:space="preserve">Data </w:t>
      </w:r>
      <w:r w:rsidRPr="006B7EF2" w:rsidR="00EB6134">
        <w:rPr>
          <w:rFonts w:eastAsia="Times New Roman" w:cstheme="minorHAnsi"/>
          <w:b/>
          <w:bCs/>
          <w:color w:val="000000"/>
        </w:rPr>
        <w:t xml:space="preserve">Handling and </w:t>
      </w:r>
      <w:r w:rsidRPr="006B7EF2" w:rsidR="007B6CA2">
        <w:rPr>
          <w:rFonts w:eastAsia="Times New Roman" w:cstheme="minorHAnsi"/>
          <w:b/>
          <w:bCs/>
          <w:color w:val="000000"/>
        </w:rPr>
        <w:t>Analysis</w:t>
      </w:r>
    </w:p>
    <w:p w:rsidRPr="006B7EF2" w:rsidR="007B6CA2" w:rsidP="00F85D35" w:rsidRDefault="007B6CA2" w14:paraId="0FB9DBDE" w14:textId="04F8F6DD">
      <w:pPr>
        <w:autoSpaceDE w:val="0"/>
        <w:autoSpaceDN w:val="0"/>
        <w:adjustRightInd w:val="0"/>
        <w:spacing w:after="60" w:line="240" w:lineRule="atLeast"/>
        <w:rPr>
          <w:rFonts w:eastAsia="Times New Roman" w:cstheme="minorHAnsi"/>
          <w:bCs/>
          <w:i/>
          <w:color w:val="000000"/>
        </w:rPr>
      </w:pPr>
      <w:r w:rsidRPr="006B7EF2">
        <w:rPr>
          <w:rFonts w:eastAsia="Times New Roman" w:cstheme="minorHAnsi"/>
          <w:bCs/>
          <w:i/>
          <w:color w:val="000000"/>
        </w:rPr>
        <w:t>Data Handling</w:t>
      </w:r>
    </w:p>
    <w:p w:rsidR="00BB2925" w:rsidRDefault="00F35224" w14:paraId="334FB80F" w14:textId="2BA422DF">
      <w:pPr>
        <w:pStyle w:val="BodyText"/>
        <w:spacing w:after="0"/>
      </w:pPr>
      <w:r>
        <w:rPr>
          <w:rFonts w:eastAsia="Times New Roman"/>
          <w:bCs/>
          <w:iCs/>
          <w:color w:val="000000"/>
        </w:rPr>
        <w:t>The Agency Web Survey</w:t>
      </w:r>
      <w:r w:rsidR="0003188E">
        <w:rPr>
          <w:rFonts w:eastAsia="Times New Roman"/>
          <w:bCs/>
          <w:iCs/>
          <w:color w:val="000000"/>
        </w:rPr>
        <w:t>s</w:t>
      </w:r>
      <w:r w:rsidRPr="006B7EF2" w:rsidR="00B04EE4">
        <w:rPr>
          <w:rFonts w:eastAsia="Times New Roman"/>
          <w:bCs/>
          <w:iCs/>
          <w:color w:val="000000"/>
        </w:rPr>
        <w:t xml:space="preserve"> will be programmed for </w:t>
      </w:r>
      <w:r w:rsidRPr="006B7EF2" w:rsidR="004978A3">
        <w:rPr>
          <w:rFonts w:eastAsia="Times New Roman"/>
          <w:bCs/>
          <w:iCs/>
          <w:color w:val="000000"/>
        </w:rPr>
        <w:t>web administration</w:t>
      </w:r>
      <w:r w:rsidRPr="006B7EF2" w:rsidR="00B04EE4">
        <w:rPr>
          <w:rFonts w:eastAsia="Times New Roman"/>
          <w:bCs/>
          <w:iCs/>
          <w:color w:val="000000"/>
        </w:rPr>
        <w:t xml:space="preserve">. </w:t>
      </w:r>
      <w:r w:rsidR="00A420BD">
        <w:rPr>
          <w:rFonts w:eastAsia="Times New Roman"/>
          <w:bCs/>
          <w:iCs/>
          <w:color w:val="000000"/>
        </w:rPr>
        <w:t>The web survey</w:t>
      </w:r>
      <w:r w:rsidRPr="006B7EF2" w:rsidR="00B04EE4">
        <w:rPr>
          <w:rFonts w:eastAsia="Times New Roman"/>
          <w:bCs/>
          <w:iCs/>
          <w:color w:val="000000"/>
        </w:rPr>
        <w:t xml:space="preserve"> </w:t>
      </w:r>
      <w:r w:rsidRPr="006B7EF2" w:rsidR="00B04EE4">
        <w:t xml:space="preserve">technology affords several improvements in the collection of survey data specific to mitigating and correcting detectable errors and minimizing the errors typically produced by data entry by hand. First, this technology improves the consistency of data </w:t>
      </w:r>
      <w:r w:rsidR="00E27774">
        <w:t xml:space="preserve">that </w:t>
      </w:r>
      <w:r w:rsidRPr="006B7EF2" w:rsidR="00B04EE4">
        <w:t>a respondent</w:t>
      </w:r>
      <w:r w:rsidR="00E27774">
        <w:t xml:space="preserve"> provides</w:t>
      </w:r>
      <w:r w:rsidRPr="006B7EF2" w:rsidR="00B04EE4">
        <w:t>.</w:t>
      </w:r>
      <w:r w:rsidR="00A420BD">
        <w:t xml:space="preserve"> </w:t>
      </w:r>
      <w:r w:rsidRPr="006B7EF2" w:rsidR="00B04EE4">
        <w:t xml:space="preserve">This reduces the need for </w:t>
      </w:r>
      <w:r w:rsidRPr="006B7EF2" w:rsidR="00B04EE4">
        <w:lastRenderedPageBreak/>
        <w:t xml:space="preserve">subsequent data editing. Second, </w:t>
      </w:r>
      <w:r w:rsidRPr="006B7EF2" w:rsidR="004978A3">
        <w:t>the web survey</w:t>
      </w:r>
      <w:r w:rsidRPr="006B7EF2" w:rsidR="00B04EE4">
        <w:t xml:space="preserve"> technology provides greater expediency </w:t>
      </w:r>
      <w:r w:rsidR="00E27774">
        <w:t>for</w:t>
      </w:r>
      <w:r w:rsidRPr="006B7EF2" w:rsidR="00B04EE4">
        <w:t xml:space="preserve"> data processing and analysis. </w:t>
      </w:r>
      <w:r w:rsidRPr="006B7EF2" w:rsidR="00C31886">
        <w:t>Several</w:t>
      </w:r>
      <w:r w:rsidRPr="006B7EF2" w:rsidR="00B04EE4">
        <w:t xml:space="preserve"> backend processing steps, including editing, coding, and data entry, become a part of the data collection process</w:t>
      </w:r>
      <w:r w:rsidRPr="006B7EF2" w:rsidR="004978A3">
        <w:t xml:space="preserve"> and the survey responses load directly into the final data file</w:t>
      </w:r>
      <w:r w:rsidR="00A5756B">
        <w:t xml:space="preserve">. </w:t>
      </w:r>
    </w:p>
    <w:p w:rsidR="00875EA9" w:rsidRDefault="00875EA9" w14:paraId="5D61B354" w14:textId="08298C87">
      <w:pPr>
        <w:pStyle w:val="BodyText"/>
        <w:spacing w:after="0"/>
      </w:pPr>
    </w:p>
    <w:p w:rsidR="00875EA9" w:rsidP="00093F9F" w:rsidRDefault="00875EA9" w14:paraId="3D00BB29" w14:textId="781BC651">
      <w:pPr>
        <w:pStyle w:val="BodyText"/>
        <w:spacing w:after="0"/>
      </w:pPr>
      <w:r>
        <w:t xml:space="preserve">The stakeholder </w:t>
      </w:r>
      <w:r w:rsidR="00C64EB0">
        <w:t>video-conference</w:t>
      </w:r>
      <w:r>
        <w:t xml:space="preserve"> interviews will use Zoom to conduct and record interviews. Zoom technology allows for recordings and automatic transcriptions. Zoom-produced transcriptions will be reviewed carefully by </w:t>
      </w:r>
      <w:r w:rsidR="00BF1AA8">
        <w:t>a study</w:t>
      </w:r>
      <w:r>
        <w:t xml:space="preserve"> team member to ensure accuracy. Zoom </w:t>
      </w:r>
      <w:r w:rsidRPr="00D6770B" w:rsidR="00D6770B">
        <w:t xml:space="preserve">Cloud </w:t>
      </w:r>
      <w:r w:rsidR="00D6770B">
        <w:t>r</w:t>
      </w:r>
      <w:r w:rsidRPr="00D6770B" w:rsidR="00D6770B">
        <w:t>ecording</w:t>
      </w:r>
      <w:r w:rsidR="00D6770B">
        <w:t xml:space="preserve">s and transcripts </w:t>
      </w:r>
      <w:r w:rsidR="0058165B">
        <w:t xml:space="preserve">are stored for </w:t>
      </w:r>
      <w:r w:rsidRPr="00D6770B" w:rsidR="00D6770B">
        <w:t xml:space="preserve">180 </w:t>
      </w:r>
      <w:r w:rsidR="00D6770B">
        <w:t>days</w:t>
      </w:r>
      <w:r w:rsidR="0003188E">
        <w:t xml:space="preserve"> and then purged</w:t>
      </w:r>
      <w:r w:rsidR="00D6770B">
        <w:t xml:space="preserve">. </w:t>
      </w:r>
      <w:r w:rsidR="0058165B">
        <w:t xml:space="preserve">The data from the interviews </w:t>
      </w:r>
      <w:r w:rsidR="00D6770B">
        <w:t xml:space="preserve">will be summarized for each site, and a case study report will be written for each site. If </w:t>
      </w:r>
      <w:r w:rsidR="00BF1AA8">
        <w:t xml:space="preserve">appropriate, </w:t>
      </w:r>
      <w:r w:rsidR="00D6770B">
        <w:t xml:space="preserve">the research team </w:t>
      </w:r>
      <w:r w:rsidR="00BF1AA8">
        <w:t xml:space="preserve">will </w:t>
      </w:r>
      <w:r w:rsidR="0058165B">
        <w:t>us</w:t>
      </w:r>
      <w:r w:rsidR="00D6770B">
        <w:t>e</w:t>
      </w:r>
      <w:r w:rsidR="0058165B">
        <w:t xml:space="preserve"> qualitative software (e.g., NVIVO) to</w:t>
      </w:r>
      <w:r w:rsidR="00D6770B">
        <w:t xml:space="preserve"> </w:t>
      </w:r>
      <w:r w:rsidR="00BF1AA8">
        <w:t xml:space="preserve">code for </w:t>
      </w:r>
      <w:r w:rsidR="0058165B">
        <w:t xml:space="preserve">themes </w:t>
      </w:r>
      <w:r w:rsidR="00BF1AA8">
        <w:t>across respondents and the six agencies</w:t>
      </w:r>
    </w:p>
    <w:p w:rsidR="0003188E" w:rsidP="00F85D35" w:rsidRDefault="0003188E" w14:paraId="09E06161" w14:textId="77777777">
      <w:pPr>
        <w:autoSpaceDE w:val="0"/>
        <w:autoSpaceDN w:val="0"/>
        <w:adjustRightInd w:val="0"/>
        <w:spacing w:after="60" w:line="240" w:lineRule="atLeast"/>
        <w:rPr>
          <w:rFonts w:eastAsia="Times New Roman" w:cstheme="minorHAnsi"/>
          <w:bCs/>
          <w:i/>
          <w:color w:val="000000"/>
        </w:rPr>
      </w:pPr>
    </w:p>
    <w:p w:rsidRPr="00C31886" w:rsidR="007B6CA2" w:rsidP="00F85D35" w:rsidRDefault="007B6CA2" w14:paraId="4B58405D" w14:textId="207028F7">
      <w:pPr>
        <w:autoSpaceDE w:val="0"/>
        <w:autoSpaceDN w:val="0"/>
        <w:adjustRightInd w:val="0"/>
        <w:spacing w:after="60" w:line="240" w:lineRule="atLeast"/>
        <w:rPr>
          <w:rFonts w:eastAsia="Times New Roman" w:cstheme="minorHAnsi"/>
          <w:bCs/>
          <w:i/>
          <w:color w:val="000000"/>
        </w:rPr>
      </w:pPr>
      <w:r w:rsidRPr="00C31886">
        <w:rPr>
          <w:rFonts w:eastAsia="Times New Roman" w:cstheme="minorHAnsi"/>
          <w:bCs/>
          <w:i/>
          <w:color w:val="000000"/>
        </w:rPr>
        <w:t>Data Analysis</w:t>
      </w:r>
    </w:p>
    <w:p w:rsidR="00457137" w:rsidP="00093F9F" w:rsidRDefault="000145E0" w14:paraId="26EF6B94" w14:textId="77777777">
      <w:pPr>
        <w:pStyle w:val="BodyText"/>
        <w:spacing w:after="120"/>
      </w:pPr>
      <w:r w:rsidRPr="00C31886">
        <w:t xml:space="preserve">The </w:t>
      </w:r>
      <w:r w:rsidRPr="00D70719" w:rsidR="00F35224">
        <w:rPr>
          <w:i/>
          <w:iCs/>
        </w:rPr>
        <w:t xml:space="preserve">Contact After Adoption or Guardianship </w:t>
      </w:r>
      <w:r w:rsidR="009F0580">
        <w:rPr>
          <w:bCs/>
        </w:rPr>
        <w:t>study design</w:t>
      </w:r>
      <w:r w:rsidRPr="00C31886" w:rsidR="00FC704C">
        <w:rPr>
          <w:bCs/>
        </w:rPr>
        <w:t xml:space="preserve"> </w:t>
      </w:r>
      <w:r w:rsidRPr="00C31886">
        <w:t xml:space="preserve">is poised to answer </w:t>
      </w:r>
      <w:r w:rsidR="009F0580">
        <w:t>four</w:t>
      </w:r>
      <w:r w:rsidR="00E27774">
        <w:t xml:space="preserve"> </w:t>
      </w:r>
      <w:r w:rsidRPr="00C31886" w:rsidR="00FC32D9">
        <w:t>research questions</w:t>
      </w:r>
      <w:r w:rsidR="009F0580">
        <w:t xml:space="preserve"> (RQs)</w:t>
      </w:r>
      <w:r w:rsidR="00457137">
        <w:t>:</w:t>
      </w:r>
      <w:r w:rsidR="009F0580">
        <w:t xml:space="preserve"> </w:t>
      </w:r>
    </w:p>
    <w:p w:rsidRPr="00955ADD" w:rsidR="00457137" w:rsidP="00093F9F" w:rsidRDefault="00457137" w14:paraId="21E33101" w14:textId="77777777">
      <w:pPr>
        <w:pStyle w:val="bullets1st-level"/>
        <w:spacing w:after="120"/>
      </w:pPr>
      <w:r w:rsidRPr="00955ADD">
        <w:rPr>
          <w:b/>
          <w:bCs/>
        </w:rPr>
        <w:t>RQ 1:</w:t>
      </w:r>
      <w:r w:rsidRPr="00955ADD">
        <w:t xml:space="preserve"> What contact do child welfare agencies initiate with families after adoption or guardianship, and how does this contact provide information on the well-being of the child or youth?</w:t>
      </w:r>
    </w:p>
    <w:p w:rsidRPr="00955ADD" w:rsidR="00457137" w:rsidP="00093F9F" w:rsidRDefault="00457137" w14:paraId="23DBC137" w14:textId="77777777">
      <w:pPr>
        <w:pStyle w:val="bullets1st-level"/>
        <w:spacing w:after="120"/>
        <w:rPr>
          <w:rFonts w:asciiTheme="majorHAnsi" w:hAnsiTheme="majorHAnsi" w:cstheme="majorHAnsi"/>
        </w:rPr>
      </w:pPr>
      <w:r w:rsidRPr="00955ADD">
        <w:rPr>
          <w:b/>
          <w:bCs/>
        </w:rPr>
        <w:t xml:space="preserve">RQ 2: </w:t>
      </w:r>
      <w:r w:rsidRPr="00955ADD">
        <w:t>What contact do families (children, youth, parents, or guardians) initiate with child welfare agencies after adoption or guardianship?</w:t>
      </w:r>
      <w:r w:rsidRPr="00955ADD">
        <w:rPr>
          <w:rFonts w:asciiTheme="majorHAnsi" w:hAnsiTheme="majorHAnsi" w:cstheme="majorHAnsi"/>
        </w:rPr>
        <w:t xml:space="preserve"> </w:t>
      </w:r>
    </w:p>
    <w:p w:rsidRPr="00955ADD" w:rsidR="00457137" w:rsidP="00093F9F" w:rsidRDefault="00457137" w14:paraId="40902A41" w14:textId="77777777">
      <w:pPr>
        <w:pStyle w:val="bullets1st-level"/>
        <w:spacing w:after="120"/>
        <w:rPr>
          <w:rFonts w:asciiTheme="majorHAnsi" w:hAnsiTheme="majorHAnsi"/>
        </w:rPr>
      </w:pPr>
      <w:r w:rsidRPr="00955ADD">
        <w:rPr>
          <w:b/>
          <w:bCs/>
        </w:rPr>
        <w:t>RQ 3:</w:t>
      </w:r>
      <w:r w:rsidRPr="00955ADD">
        <w:t xml:space="preserve"> How do child welfare agencies use the information gathered about families after adoption or guardianship?</w:t>
      </w:r>
      <w:r w:rsidRPr="00955ADD">
        <w:rPr>
          <w:rFonts w:asciiTheme="majorHAnsi" w:hAnsiTheme="majorHAnsi"/>
        </w:rPr>
        <w:t xml:space="preserve"> </w:t>
      </w:r>
    </w:p>
    <w:p w:rsidR="00457137" w:rsidP="00093F9F" w:rsidRDefault="00457137" w14:paraId="75B1E031" w14:textId="00C87052">
      <w:pPr>
        <w:pStyle w:val="bullets1st-level"/>
        <w:keepNext/>
        <w:spacing w:after="0"/>
        <w:rPr>
          <w:rFonts w:asciiTheme="majorHAnsi" w:hAnsiTheme="majorHAnsi"/>
        </w:rPr>
      </w:pPr>
      <w:r w:rsidRPr="00955ADD">
        <w:rPr>
          <w:b/>
          <w:bCs/>
        </w:rPr>
        <w:t>RQ 4:</w:t>
      </w:r>
      <w:r w:rsidRPr="00955ADD">
        <w:t xml:space="preserve"> To what extent do child welfare agencies track information about families post adoption and guardianship?</w:t>
      </w:r>
      <w:r w:rsidRPr="00955ADD">
        <w:rPr>
          <w:rFonts w:asciiTheme="majorHAnsi" w:hAnsiTheme="majorHAnsi"/>
        </w:rPr>
        <w:t xml:space="preserve"> </w:t>
      </w:r>
      <w:r w:rsidR="00BF1AA8">
        <w:t>What challenges do child welfare agencies experience in tracking instability formally and systematically?</w:t>
      </w:r>
    </w:p>
    <w:p w:rsidR="00457137" w:rsidRDefault="00457137" w14:paraId="41CB0997" w14:textId="17A8EC9D">
      <w:pPr>
        <w:pStyle w:val="BodyText"/>
        <w:spacing w:after="0"/>
      </w:pPr>
    </w:p>
    <w:p w:rsidR="009F0580" w:rsidP="00093F9F" w:rsidRDefault="009F0580" w14:paraId="7DE0B5A8" w14:textId="34813840">
      <w:pPr>
        <w:pStyle w:val="BodyText"/>
        <w:spacing w:after="0"/>
      </w:pPr>
      <w:r>
        <w:t xml:space="preserve">The </w:t>
      </w:r>
      <w:r w:rsidRPr="00F35224" w:rsidR="00F35224">
        <w:rPr>
          <w:i/>
          <w:iCs/>
        </w:rPr>
        <w:t>Agency W</w:t>
      </w:r>
      <w:r w:rsidRPr="00F35224">
        <w:rPr>
          <w:i/>
          <w:iCs/>
        </w:rPr>
        <w:t xml:space="preserve">eb </w:t>
      </w:r>
      <w:r w:rsidRPr="00F35224" w:rsidR="00F35224">
        <w:rPr>
          <w:i/>
          <w:iCs/>
        </w:rPr>
        <w:t>S</w:t>
      </w:r>
      <w:r w:rsidRPr="00F35224">
        <w:rPr>
          <w:i/>
          <w:iCs/>
        </w:rPr>
        <w:t>urvey</w:t>
      </w:r>
      <w:r w:rsidR="0003188E">
        <w:rPr>
          <w:i/>
          <w:iCs/>
        </w:rPr>
        <w:t>s</w:t>
      </w:r>
      <w:r w:rsidRPr="00F35224">
        <w:rPr>
          <w:i/>
          <w:iCs/>
        </w:rPr>
        <w:t xml:space="preserve"> </w:t>
      </w:r>
      <w:r w:rsidRPr="00F35224" w:rsidR="00F35224">
        <w:rPr>
          <w:i/>
          <w:iCs/>
        </w:rPr>
        <w:t>(Instrument</w:t>
      </w:r>
      <w:r w:rsidR="0003188E">
        <w:rPr>
          <w:i/>
          <w:iCs/>
        </w:rPr>
        <w:t>s</w:t>
      </w:r>
      <w:r w:rsidRPr="00F35224" w:rsidR="00F35224">
        <w:rPr>
          <w:i/>
          <w:iCs/>
        </w:rPr>
        <w:t xml:space="preserve"> 1</w:t>
      </w:r>
      <w:r w:rsidR="0003188E">
        <w:rPr>
          <w:i/>
          <w:iCs/>
        </w:rPr>
        <w:t>a and 1b</w:t>
      </w:r>
      <w:r w:rsidRPr="00F35224" w:rsidR="00F35224">
        <w:rPr>
          <w:i/>
          <w:iCs/>
        </w:rPr>
        <w:t>)</w:t>
      </w:r>
      <w:r w:rsidR="00F35224">
        <w:t xml:space="preserve"> </w:t>
      </w:r>
      <w:r>
        <w:t xml:space="preserve">will provide data designed for quantitative analyses in response to these RQs, while the </w:t>
      </w:r>
      <w:r w:rsidRPr="00F35224" w:rsidR="00F35224">
        <w:rPr>
          <w:i/>
          <w:iCs/>
        </w:rPr>
        <w:t>Stakeholder Interview Discussion Guide</w:t>
      </w:r>
      <w:r w:rsidR="0003188E">
        <w:rPr>
          <w:i/>
          <w:iCs/>
        </w:rPr>
        <w:t>s</w:t>
      </w:r>
      <w:r w:rsidRPr="00F35224" w:rsidR="00F35224">
        <w:rPr>
          <w:i/>
          <w:iCs/>
        </w:rPr>
        <w:t xml:space="preserve"> (Instrument</w:t>
      </w:r>
      <w:r w:rsidR="0003188E">
        <w:rPr>
          <w:i/>
          <w:iCs/>
        </w:rPr>
        <w:t>s</w:t>
      </w:r>
      <w:r w:rsidRPr="00F35224" w:rsidR="00F35224">
        <w:rPr>
          <w:i/>
          <w:iCs/>
        </w:rPr>
        <w:t xml:space="preserve"> 2</w:t>
      </w:r>
      <w:r w:rsidR="0003188E">
        <w:rPr>
          <w:i/>
          <w:iCs/>
        </w:rPr>
        <w:t>a and 2b</w:t>
      </w:r>
      <w:r w:rsidRPr="00F35224" w:rsidR="00F35224">
        <w:rPr>
          <w:i/>
          <w:iCs/>
        </w:rPr>
        <w:t xml:space="preserve">) </w:t>
      </w:r>
      <w:r>
        <w:t xml:space="preserve">will provide data designed for descriptive qualitative analysis and to generate </w:t>
      </w:r>
      <w:r w:rsidR="00060BBF">
        <w:t>case study</w:t>
      </w:r>
      <w:r w:rsidR="0048302F">
        <w:t xml:space="preserve"> </w:t>
      </w:r>
      <w:r w:rsidR="00C64EB0">
        <w:t>video-conference</w:t>
      </w:r>
      <w:r w:rsidR="0048302F">
        <w:t xml:space="preserve"> interview</w:t>
      </w:r>
      <w:r>
        <w:t xml:space="preserve"> reports with more in-depth information about </w:t>
      </w:r>
      <w:r w:rsidR="0048302F">
        <w:t>agency</w:t>
      </w:r>
      <w:r>
        <w:t xml:space="preserve"> practices.</w:t>
      </w:r>
    </w:p>
    <w:p w:rsidR="00457137" w:rsidP="00093F9F" w:rsidRDefault="00457137" w14:paraId="150E0914" w14:textId="77777777">
      <w:pPr>
        <w:pStyle w:val="BodyText"/>
        <w:spacing w:after="0"/>
      </w:pPr>
    </w:p>
    <w:p w:rsidR="00F35224" w:rsidP="00093F9F" w:rsidRDefault="00F35224" w14:paraId="144B536D" w14:textId="7E33902E">
      <w:pPr>
        <w:pStyle w:val="bullets1st-level"/>
        <w:keepNext/>
        <w:numPr>
          <w:ilvl w:val="0"/>
          <w:numId w:val="0"/>
        </w:numPr>
        <w:spacing w:after="0"/>
      </w:pPr>
      <w:r>
        <w:t>The PAGI study team will analyze w</w:t>
      </w:r>
      <w:r w:rsidRPr="00E37C96">
        <w:t>eb survey data to reflect upon the proportion of web survey respondents who en</w:t>
      </w:r>
      <w:r w:rsidRPr="00B14E54">
        <w:t>dorse various types of contact (</w:t>
      </w:r>
      <w:r>
        <w:t xml:space="preserve">child welfare </w:t>
      </w:r>
      <w:r w:rsidRPr="00B14E54">
        <w:t>agency and family-initiated) as well as various procedures for u</w:t>
      </w:r>
      <w:r w:rsidRPr="00E37C96">
        <w:t>sing or tracking post adoption or guardianship information.</w:t>
      </w:r>
      <w:r>
        <w:t xml:space="preserve"> We will analyze r</w:t>
      </w:r>
      <w:r w:rsidRPr="00E37C96">
        <w:t>esponses separately to determine adoption versus guardianship-relevant procedures.</w:t>
      </w:r>
      <w:r>
        <w:t xml:space="preserve"> </w:t>
      </w:r>
      <w:r w:rsidRPr="00E37C96">
        <w:t xml:space="preserve">We will produce descriptive statistics (including percentages and standard errors) to describe the reported frequencies of procedures </w:t>
      </w:r>
      <w:r>
        <w:t>and processes that web survey respondents endorse</w:t>
      </w:r>
      <w:r w:rsidRPr="00E37C96">
        <w:t>.</w:t>
      </w:r>
      <w:r>
        <w:t xml:space="preserve"> We will also provide percentages of respondents who endorse various challenges to post adoption/guardianship contact. For example, in response to </w:t>
      </w:r>
      <w:r w:rsidRPr="00B14E54">
        <w:rPr>
          <w:b/>
          <w:bCs/>
        </w:rPr>
        <w:t>RQ</w:t>
      </w:r>
      <w:r>
        <w:rPr>
          <w:b/>
          <w:bCs/>
        </w:rPr>
        <w:t xml:space="preserve"> </w:t>
      </w:r>
      <w:r w:rsidRPr="00B14E54">
        <w:rPr>
          <w:b/>
          <w:bCs/>
        </w:rPr>
        <w:t>1</w:t>
      </w:r>
      <w:r>
        <w:t xml:space="preserve">, we will describe the proportion (and associated standard error) of respondents who indicated that their child welfare agency conducts annual check-ins, formal letter requests to families, and/or formal service request follow-up outreach. </w:t>
      </w:r>
      <w:bookmarkStart w:name="_Hlk17889297" w:id="5"/>
      <w:r>
        <w:t xml:space="preserve">For agencies that endorse a specific contact procedure, we will then provide the average frequency of this contact, the percentage of this contact </w:t>
      </w:r>
      <w:r>
        <w:lastRenderedPageBreak/>
        <w:t>that is tracked systematically (</w:t>
      </w:r>
      <w:r w:rsidRPr="00B14E54">
        <w:rPr>
          <w:b/>
          <w:bCs/>
        </w:rPr>
        <w:t>RQ</w:t>
      </w:r>
      <w:r>
        <w:rPr>
          <w:b/>
          <w:bCs/>
        </w:rPr>
        <w:t xml:space="preserve"> </w:t>
      </w:r>
      <w:r w:rsidRPr="00B14E54">
        <w:rPr>
          <w:b/>
          <w:bCs/>
        </w:rPr>
        <w:t>4</w:t>
      </w:r>
      <w:r>
        <w:t>), and the percentage of various ways that agencies report using the information that results from this type of contact (</w:t>
      </w:r>
      <w:r w:rsidRPr="00B14E54">
        <w:rPr>
          <w:b/>
          <w:bCs/>
        </w:rPr>
        <w:t>RQ</w:t>
      </w:r>
      <w:r>
        <w:rPr>
          <w:b/>
          <w:bCs/>
        </w:rPr>
        <w:t xml:space="preserve"> </w:t>
      </w:r>
      <w:r w:rsidRPr="00B14E54">
        <w:rPr>
          <w:b/>
          <w:bCs/>
        </w:rPr>
        <w:t>3</w:t>
      </w:r>
      <w:r>
        <w:t>).</w:t>
      </w:r>
      <w:bookmarkEnd w:id="5"/>
      <w:r>
        <w:t xml:space="preserve"> </w:t>
      </w:r>
      <w:r w:rsidRPr="00E37C96">
        <w:t>Where possible, we will use</w:t>
      </w:r>
      <w:r>
        <w:t xml:space="preserve"> bivariate</w:t>
      </w:r>
      <w:r w:rsidRPr="00E37C96">
        <w:t xml:space="preserve"> tests</w:t>
      </w:r>
      <w:r>
        <w:t xml:space="preserve"> (chi-square and t-tests) </w:t>
      </w:r>
      <w:r w:rsidRPr="00E37C96">
        <w:t xml:space="preserve">to examine differences in reported procedures for adoption versus guardianship </w:t>
      </w:r>
      <w:r>
        <w:t>families</w:t>
      </w:r>
      <w:r w:rsidRPr="00E37C96">
        <w:t>.</w:t>
      </w:r>
      <w:r>
        <w:t xml:space="preserve"> These tests will allow us to determine, for example, whether formal annual check-ins are more likely to be reported for post adoption contact than post guardianship contact. </w:t>
      </w:r>
    </w:p>
    <w:p w:rsidR="00457137" w:rsidP="00093F9F" w:rsidRDefault="00457137" w14:paraId="1B2F2A93" w14:textId="77777777">
      <w:pPr>
        <w:pStyle w:val="bullets1st-level"/>
        <w:keepNext/>
        <w:numPr>
          <w:ilvl w:val="0"/>
          <w:numId w:val="0"/>
        </w:numPr>
        <w:spacing w:after="0"/>
      </w:pPr>
    </w:p>
    <w:p w:rsidR="00F35224" w:rsidP="003F5FE8" w:rsidRDefault="0003188E" w14:paraId="0FF1C3C6" w14:textId="36FD2CDE">
      <w:pPr>
        <w:pStyle w:val="bullets1st-level"/>
        <w:keepNext/>
        <w:numPr>
          <w:ilvl w:val="0"/>
          <w:numId w:val="0"/>
        </w:numPr>
        <w:spacing w:after="0"/>
      </w:pPr>
      <w:r>
        <w:t>Stakeholder</w:t>
      </w:r>
      <w:r w:rsidR="0048302F">
        <w:t xml:space="preserve"> </w:t>
      </w:r>
      <w:r w:rsidR="00C64EB0">
        <w:t>video-conference</w:t>
      </w:r>
      <w:r w:rsidR="0048302F">
        <w:t xml:space="preserve"> interviews</w:t>
      </w:r>
      <w:r w:rsidR="00F35224">
        <w:t xml:space="preserve"> will be used to develop agency case studies that describe in-depth examples of agency procedures and practices. Interviews </w:t>
      </w:r>
      <w:r w:rsidR="0048302F">
        <w:t xml:space="preserve">with </w:t>
      </w:r>
      <w:r w:rsidR="00F35224">
        <w:t xml:space="preserve">different </w:t>
      </w:r>
      <w:r w:rsidR="0048302F">
        <w:t>agencies</w:t>
      </w:r>
      <w:r w:rsidR="00F35224">
        <w:t xml:space="preserve"> are intended to help describe the “why” behind certain web survey results. For instance, the web survey may find that very few respondents endorse the use of post adoption or guardianship tracking procedures. Information from </w:t>
      </w:r>
      <w:r w:rsidR="00555658">
        <w:t xml:space="preserve">stakeholder </w:t>
      </w:r>
      <w:r w:rsidR="00C64EB0">
        <w:t>video-conference</w:t>
      </w:r>
      <w:r w:rsidR="00F35224">
        <w:t xml:space="preserve"> interviews may describe the challenges in implementing such tracking procedures or how the procedures may have been tried in the past (and why they failed). In other words, </w:t>
      </w:r>
      <w:r w:rsidR="00555658">
        <w:t>stakeholder</w:t>
      </w:r>
      <w:r w:rsidR="00F35224">
        <w:t xml:space="preserve"> interview data will supplement the results of the web survey with detailed examples of various practices.</w:t>
      </w:r>
      <w:r w:rsidR="00555658">
        <w:t xml:space="preserve"> A transcript will be created for all stakeholder interview calls. Transcripts will</w:t>
      </w:r>
      <w:r w:rsidR="000908D4">
        <w:t xml:space="preserve"> then</w:t>
      </w:r>
      <w:r w:rsidR="00555658">
        <w:t xml:space="preserve"> be coded for qualitative themes by two raters</w:t>
      </w:r>
      <w:r w:rsidR="00F33A4A">
        <w:t xml:space="preserve">. </w:t>
      </w:r>
      <w:r w:rsidRPr="000908D4" w:rsidR="000908D4">
        <w:t xml:space="preserve">Specifically, </w:t>
      </w:r>
      <w:r w:rsidR="000908D4">
        <w:t>the raters</w:t>
      </w:r>
      <w:r w:rsidRPr="000908D4" w:rsidR="000908D4">
        <w:t xml:space="preserve"> will carefully read the transcripts to identify themes or patterns that relate to the research questions. The</w:t>
      </w:r>
      <w:r w:rsidR="003F5FE8">
        <w:t>y will</w:t>
      </w:r>
      <w:r w:rsidRPr="000908D4" w:rsidR="000908D4">
        <w:t xml:space="preserve"> create codes by identifying a word, or group of words, that describe </w:t>
      </w:r>
      <w:r w:rsidRPr="000908D4" w:rsidR="00ED3A80">
        <w:t>the r</w:t>
      </w:r>
      <w:r w:rsidR="00ED3A80">
        <w:t>esponses to each r</w:t>
      </w:r>
      <w:r w:rsidRPr="000908D4" w:rsidR="00ED3A80">
        <w:t>esearch question</w:t>
      </w:r>
      <w:r w:rsidRPr="000908D4" w:rsidR="000908D4">
        <w:t xml:space="preserve">. </w:t>
      </w:r>
      <w:r w:rsidR="00ED3A80">
        <w:t>These themes will be used to produce the synthesis report.</w:t>
      </w:r>
    </w:p>
    <w:p w:rsidR="00457137" w:rsidP="00093F9F" w:rsidRDefault="00457137" w14:paraId="243BF58B" w14:textId="77777777">
      <w:pPr>
        <w:autoSpaceDE w:val="0"/>
        <w:autoSpaceDN w:val="0"/>
        <w:adjustRightInd w:val="0"/>
        <w:spacing w:after="0" w:line="240" w:lineRule="atLeast"/>
        <w:rPr>
          <w:rFonts w:eastAsia="Times New Roman" w:cstheme="minorHAnsi"/>
          <w:bCs/>
          <w:i/>
          <w:color w:val="000000"/>
        </w:rPr>
      </w:pPr>
    </w:p>
    <w:p w:rsidRPr="007B6CA2" w:rsidR="007B6CA2" w:rsidP="00F85D35" w:rsidRDefault="007B6CA2" w14:paraId="6115EDAE" w14:textId="7C1A9E68">
      <w:pPr>
        <w:autoSpaceDE w:val="0"/>
        <w:autoSpaceDN w:val="0"/>
        <w:adjustRightInd w:val="0"/>
        <w:spacing w:after="60" w:line="240" w:lineRule="atLeast"/>
        <w:rPr>
          <w:rFonts w:eastAsia="Times New Roman" w:cstheme="minorHAnsi"/>
          <w:i/>
          <w:color w:val="000000"/>
        </w:rPr>
      </w:pPr>
      <w:r>
        <w:rPr>
          <w:rFonts w:eastAsia="Times New Roman" w:cstheme="minorHAnsi"/>
          <w:bCs/>
          <w:i/>
          <w:color w:val="000000"/>
        </w:rPr>
        <w:t>Data Use</w:t>
      </w:r>
    </w:p>
    <w:p w:rsidR="00E42B29" w:rsidP="00E42B29" w:rsidRDefault="00E42B29" w14:paraId="446D580F" w14:textId="0597A7CB">
      <w:pPr>
        <w:pStyle w:val="BodyText"/>
      </w:pPr>
      <w:r>
        <w:t xml:space="preserve">ACF and RTI are committed to transparency in research. Sharing access to survey datasets will support further analyses that can inform policy and practice related to post adoption instability. We will submit the final, deidentified Agency Web Survey data to the National Data Archive on Child Abuse and Neglect (NDACAN), following their requirements for ensuring privacy. The contractor will prepare supporting materials to contextualize and assist in interpretation of the data and as required by this project dataset, including a variable list and codebook. </w:t>
      </w:r>
    </w:p>
    <w:p w:rsidR="004B140B" w:rsidP="00093F9F" w:rsidRDefault="00E42B29" w14:paraId="4EA3AD20" w14:textId="34E2D769">
      <w:pPr>
        <w:pStyle w:val="BodyText"/>
        <w:spacing w:after="0"/>
      </w:pPr>
      <w:r>
        <w:t xml:space="preserve">Web survey and </w:t>
      </w:r>
      <w:r w:rsidR="00C64EB0">
        <w:t>video-conference</w:t>
      </w:r>
      <w:r w:rsidR="00FC662F">
        <w:t xml:space="preserve"> interview</w:t>
      </w:r>
      <w:r>
        <w:t xml:space="preserve"> findings</w:t>
      </w:r>
      <w:r w:rsidR="00624DF7">
        <w:t xml:space="preserve"> </w:t>
      </w:r>
      <w:r w:rsidR="00336681">
        <w:t>may be used to develop a</w:t>
      </w:r>
      <w:r w:rsidR="00624DF7">
        <w:t xml:space="preserve"> toolkit that child welfare systems can use. This toolkit could provide information to child welfare jurisdictions about how agency family contact, data linkages, and tracking occur in other sites. </w:t>
      </w:r>
    </w:p>
    <w:p w:rsidR="004B140B" w:rsidP="00093F9F" w:rsidRDefault="004B140B" w14:paraId="1C5AC129" w14:textId="77777777">
      <w:pPr>
        <w:pStyle w:val="BodyText"/>
        <w:spacing w:after="0"/>
      </w:pPr>
    </w:p>
    <w:p w:rsidR="004B140B" w:rsidP="004B140B" w:rsidRDefault="004B140B" w14:paraId="7BA5D234" w14:textId="77777777">
      <w:pPr>
        <w:pStyle w:val="bullets1st-level"/>
        <w:keepNext/>
        <w:numPr>
          <w:ilvl w:val="0"/>
          <w:numId w:val="0"/>
        </w:numPr>
        <w:spacing w:after="120"/>
      </w:pPr>
      <w:r>
        <w:t>Web survey and case study results will be summarized into two reports:</w:t>
      </w:r>
    </w:p>
    <w:p w:rsidRPr="00912ADF" w:rsidR="004B140B" w:rsidP="004B140B" w:rsidRDefault="004B140B" w14:paraId="237E11CC" w14:textId="13A797E3">
      <w:pPr>
        <w:pStyle w:val="ListNumber"/>
        <w:numPr>
          <w:ilvl w:val="0"/>
          <w:numId w:val="39"/>
        </w:numPr>
        <w:tabs>
          <w:tab w:val="clear" w:pos="360"/>
          <w:tab w:val="num" w:pos="720"/>
        </w:tabs>
        <w:spacing w:after="120"/>
        <w:ind w:left="720"/>
      </w:pPr>
      <w:r w:rsidRPr="00912ADF">
        <w:rPr>
          <w:b/>
          <w:bCs/>
        </w:rPr>
        <w:t xml:space="preserve">Individual </w:t>
      </w:r>
      <w:r>
        <w:rPr>
          <w:b/>
          <w:bCs/>
        </w:rPr>
        <w:t xml:space="preserve">case study </w:t>
      </w:r>
      <w:r w:rsidRPr="00912ADF">
        <w:rPr>
          <w:b/>
          <w:bCs/>
        </w:rPr>
        <w:t>reports</w:t>
      </w:r>
      <w:r w:rsidRPr="00912ADF">
        <w:t xml:space="preserve">. We will produce a summary for each </w:t>
      </w:r>
      <w:r>
        <w:t>of the 6 selected agencies</w:t>
      </w:r>
      <w:r w:rsidR="00555658">
        <w:t xml:space="preserve"> of information learned from stakeholder interviews conducted specific to each agency</w:t>
      </w:r>
      <w:r w:rsidRPr="00912ADF">
        <w:t xml:space="preserve">. </w:t>
      </w:r>
    </w:p>
    <w:p w:rsidRPr="00F35224" w:rsidR="004B140B" w:rsidP="004B140B" w:rsidRDefault="004B140B" w14:paraId="367D9128" w14:textId="3A2586C9">
      <w:pPr>
        <w:pStyle w:val="ListNumber"/>
        <w:numPr>
          <w:ilvl w:val="0"/>
          <w:numId w:val="39"/>
        </w:numPr>
        <w:tabs>
          <w:tab w:val="clear" w:pos="360"/>
          <w:tab w:val="num" w:pos="720"/>
        </w:tabs>
        <w:spacing w:after="0"/>
        <w:ind w:left="720"/>
      </w:pPr>
      <w:r>
        <w:rPr>
          <w:b/>
          <w:bCs/>
        </w:rPr>
        <w:t>Synthesis Report</w:t>
      </w:r>
      <w:r w:rsidR="00F33A4A">
        <w:t xml:space="preserve">. </w:t>
      </w:r>
      <w:r w:rsidR="00555658">
        <w:t>We will also</w:t>
      </w:r>
      <w:r>
        <w:t xml:space="preserve"> produce a synthesis report summarizing findings across </w:t>
      </w:r>
      <w:r w:rsidR="00C64EB0">
        <w:t>video-conference</w:t>
      </w:r>
      <w:r>
        <w:t xml:space="preserve"> interviews and integrating these with information gathered from the web survey. </w:t>
      </w:r>
      <w:r w:rsidRPr="00912ADF">
        <w:t xml:space="preserve">We will use information gathered from </w:t>
      </w:r>
      <w:r w:rsidR="00C64EB0">
        <w:t>video-conference</w:t>
      </w:r>
      <w:r>
        <w:t xml:space="preserve"> interviews</w:t>
      </w:r>
      <w:r w:rsidRPr="00912ADF">
        <w:t xml:space="preserve"> to supplement the quantitative results from the web survey and include a synthesis of the lessons learned </w:t>
      </w:r>
      <w:r>
        <w:t xml:space="preserve">and themes </w:t>
      </w:r>
      <w:r w:rsidRPr="00912ADF">
        <w:t xml:space="preserve">across all types of information gathered. </w:t>
      </w:r>
    </w:p>
    <w:p w:rsidR="00457137" w:rsidP="00093F9F" w:rsidRDefault="00457137" w14:paraId="78978F02" w14:textId="77777777">
      <w:pPr>
        <w:pStyle w:val="BodyText"/>
        <w:spacing w:after="0"/>
        <w:rPr>
          <w:rFonts w:eastAsia="Times New Roman" w:cstheme="minorHAnsi"/>
          <w:b/>
          <w:bCs/>
        </w:rPr>
      </w:pPr>
    </w:p>
    <w:p w:rsidRPr="00DF1291" w:rsidR="00901040" w:rsidP="00093F9F" w:rsidRDefault="007B6FFF" w14:paraId="69EFFF84" w14:textId="55753E38">
      <w:pPr>
        <w:pStyle w:val="BodyText"/>
        <w:spacing w:after="0"/>
        <w:rPr>
          <w:rFonts w:eastAsia="Times New Roman" w:cstheme="minorHAnsi"/>
        </w:rPr>
      </w:pPr>
      <w:r>
        <w:rPr>
          <w:rFonts w:eastAsia="Times New Roman" w:cstheme="minorHAnsi"/>
          <w:b/>
          <w:bCs/>
        </w:rPr>
        <w:t>B8</w:t>
      </w:r>
      <w:r w:rsidR="00A5756B">
        <w:rPr>
          <w:rFonts w:eastAsia="Times New Roman" w:cstheme="minorHAnsi"/>
          <w:b/>
          <w:bCs/>
        </w:rPr>
        <w:t xml:space="preserve">. </w:t>
      </w:r>
      <w:r>
        <w:rPr>
          <w:rFonts w:eastAsia="Times New Roman" w:cstheme="minorHAnsi"/>
          <w:b/>
          <w:bCs/>
        </w:rPr>
        <w:t>Contact Person(s)</w:t>
      </w:r>
      <w:r w:rsidRPr="00DF1291" w:rsidR="00901040">
        <w:rPr>
          <w:rFonts w:eastAsia="Times New Roman" w:cstheme="minorHAnsi"/>
        </w:rPr>
        <w:t xml:space="preserve">  </w:t>
      </w:r>
    </w:p>
    <w:p w:rsidRPr="00015194" w:rsidR="00725CCD" w:rsidP="00725CCD" w:rsidRDefault="00725CCD" w14:paraId="14CF8632" w14:textId="77777777">
      <w:pPr>
        <w:spacing w:after="0" w:line="240" w:lineRule="auto"/>
      </w:pPr>
      <w:r>
        <w:t>Alysia Blandon</w:t>
      </w:r>
    </w:p>
    <w:p w:rsidRPr="00015194" w:rsidR="00725CCD" w:rsidP="00725CCD" w:rsidRDefault="00725CCD" w14:paraId="785BF285" w14:textId="77777777">
      <w:pPr>
        <w:spacing w:after="0" w:line="240" w:lineRule="auto"/>
      </w:pPr>
      <w:r w:rsidRPr="00015194">
        <w:t>Senior Social Science Research Analyst</w:t>
      </w:r>
    </w:p>
    <w:p w:rsidRPr="00015194" w:rsidR="00725CCD" w:rsidP="00725CCD" w:rsidRDefault="00725CCD" w14:paraId="7A73C7A8" w14:textId="77777777">
      <w:pPr>
        <w:spacing w:after="0" w:line="240" w:lineRule="auto"/>
      </w:pPr>
      <w:r w:rsidRPr="00015194">
        <w:t>Office of Planning, Research, and Evaluation</w:t>
      </w:r>
    </w:p>
    <w:p w:rsidRPr="00015194" w:rsidR="00725CCD" w:rsidP="00725CCD" w:rsidRDefault="00725CCD" w14:paraId="46BF753D" w14:textId="77777777">
      <w:pPr>
        <w:spacing w:after="0" w:line="240" w:lineRule="auto"/>
      </w:pPr>
      <w:r w:rsidRPr="00015194">
        <w:t>Administration for Children and Families</w:t>
      </w:r>
    </w:p>
    <w:p w:rsidRPr="00015194" w:rsidR="00725CCD" w:rsidP="00725CCD" w:rsidRDefault="00725CCD" w14:paraId="3A016CB8" w14:textId="77777777">
      <w:pPr>
        <w:spacing w:after="0" w:line="240" w:lineRule="auto"/>
      </w:pPr>
      <w:r w:rsidRPr="00015194">
        <w:lastRenderedPageBreak/>
        <w:t>U. S. Department of Health and Human Services</w:t>
      </w:r>
    </w:p>
    <w:p w:rsidRPr="00015194" w:rsidR="00725CCD" w:rsidP="00725CCD" w:rsidRDefault="00725CCD" w14:paraId="63B4943A" w14:textId="77777777">
      <w:pPr>
        <w:spacing w:after="0" w:line="240" w:lineRule="auto"/>
      </w:pPr>
      <w:r w:rsidRPr="00015194">
        <w:t>330 C Street SW, 4</w:t>
      </w:r>
      <w:r w:rsidRPr="00015194">
        <w:rPr>
          <w:vertAlign w:val="superscript"/>
        </w:rPr>
        <w:t>th</w:t>
      </w:r>
      <w:r w:rsidRPr="00015194">
        <w:t xml:space="preserve"> Floor</w:t>
      </w:r>
    </w:p>
    <w:p w:rsidRPr="00015194" w:rsidR="00725CCD" w:rsidP="00725CCD" w:rsidRDefault="00725CCD" w14:paraId="21A7568E" w14:textId="77777777">
      <w:pPr>
        <w:spacing w:after="0" w:line="240" w:lineRule="auto"/>
      </w:pPr>
      <w:r w:rsidRPr="00015194">
        <w:t>Washington, DC 20201</w:t>
      </w:r>
    </w:p>
    <w:p w:rsidRPr="00015194" w:rsidR="00725CCD" w:rsidP="00725CCD" w:rsidRDefault="00725CCD" w14:paraId="2BB04520" w14:textId="77777777">
      <w:pPr>
        <w:spacing w:after="0" w:line="240" w:lineRule="auto"/>
        <w:contextualSpacing/>
        <w:rPr>
          <w:rFonts w:eastAsia="Times New Roman"/>
        </w:rPr>
      </w:pPr>
      <w:r>
        <w:t>alysia.blandon@acf.hhs.gov</w:t>
      </w:r>
      <w:r w:rsidRPr="00015194">
        <w:rPr>
          <w:color w:val="1F497D"/>
        </w:rPr>
        <w:t> </w:t>
      </w:r>
      <w:r>
        <w:rPr>
          <w:rFonts w:cstheme="minorHAnsi"/>
          <w:bCs/>
        </w:rPr>
        <w:t xml:space="preserve">| </w:t>
      </w:r>
      <w:r w:rsidRPr="00015194">
        <w:t xml:space="preserve">(202) </w:t>
      </w:r>
      <w:r>
        <w:t>205</w:t>
      </w:r>
      <w:r w:rsidRPr="00015194">
        <w:t>-</w:t>
      </w:r>
      <w:r>
        <w:t>3598</w:t>
      </w:r>
      <w:r w:rsidRPr="00015194">
        <w:rPr>
          <w:sz w:val="20"/>
          <w:szCs w:val="20"/>
        </w:rPr>
        <w:t> </w:t>
      </w:r>
    </w:p>
    <w:p w:rsidRPr="00015194" w:rsidR="00C366E9" w:rsidP="00015194" w:rsidRDefault="00C366E9" w14:paraId="12050DDC" w14:textId="6B3C5CCD">
      <w:pPr>
        <w:spacing w:after="0" w:line="240" w:lineRule="auto"/>
        <w:contextualSpacing/>
        <w:rPr>
          <w:rFonts w:eastAsia="Times New Roman"/>
        </w:rPr>
      </w:pPr>
    </w:p>
    <w:p w:rsidR="005B2E60" w:rsidP="008369BA" w:rsidRDefault="005B2E60" w14:paraId="0718587B" w14:textId="77777777">
      <w:pPr>
        <w:pStyle w:val="ListParagraph"/>
        <w:spacing w:after="0" w:line="240" w:lineRule="auto"/>
        <w:ind w:left="0"/>
        <w:rPr>
          <w:rFonts w:cstheme="minorHAnsi"/>
          <w:bCs/>
        </w:rPr>
      </w:pPr>
    </w:p>
    <w:p w:rsidR="00901040" w:rsidP="008369BA" w:rsidRDefault="00AB4354" w14:paraId="67F16556" w14:textId="4555C94D">
      <w:pPr>
        <w:pStyle w:val="ListParagraph"/>
        <w:spacing w:after="0" w:line="240" w:lineRule="auto"/>
        <w:ind w:left="0"/>
        <w:rPr>
          <w:rFonts w:cstheme="minorHAnsi"/>
          <w:bCs/>
        </w:rPr>
      </w:pPr>
      <w:r>
        <w:rPr>
          <w:rFonts w:cstheme="minorHAnsi"/>
          <w:bCs/>
        </w:rPr>
        <w:t>Heather Ringeisen</w:t>
      </w:r>
    </w:p>
    <w:p w:rsidR="00BB2925" w:rsidP="008369BA" w:rsidRDefault="001C11F8" w14:paraId="3C311DDD" w14:textId="074D2E28">
      <w:pPr>
        <w:pStyle w:val="ListParagraph"/>
        <w:spacing w:after="0" w:line="240" w:lineRule="auto"/>
        <w:ind w:left="0"/>
        <w:rPr>
          <w:rFonts w:cstheme="minorHAnsi"/>
          <w:bCs/>
        </w:rPr>
      </w:pPr>
      <w:r>
        <w:rPr>
          <w:rFonts w:cstheme="minorHAnsi"/>
          <w:bCs/>
        </w:rPr>
        <w:t>Director, Center for Behavioral Health and Development</w:t>
      </w:r>
    </w:p>
    <w:p w:rsidR="00AB4354" w:rsidP="008369BA" w:rsidRDefault="00AB4354" w14:paraId="29625C66" w14:textId="7CF81DE8">
      <w:pPr>
        <w:pStyle w:val="ListParagraph"/>
        <w:spacing w:after="0" w:line="240" w:lineRule="auto"/>
        <w:ind w:left="0"/>
        <w:rPr>
          <w:rFonts w:cstheme="minorHAnsi"/>
          <w:bCs/>
        </w:rPr>
      </w:pPr>
      <w:r>
        <w:rPr>
          <w:rFonts w:cstheme="minorHAnsi"/>
          <w:bCs/>
        </w:rPr>
        <w:t>Survey Research Division</w:t>
      </w:r>
    </w:p>
    <w:p w:rsidR="00AB4354" w:rsidP="008369BA" w:rsidRDefault="00AB4354" w14:paraId="55A0356E" w14:textId="46B14D8D">
      <w:pPr>
        <w:pStyle w:val="ListParagraph"/>
        <w:spacing w:after="0" w:line="240" w:lineRule="auto"/>
        <w:ind w:left="0"/>
        <w:rPr>
          <w:rFonts w:cstheme="minorHAnsi"/>
          <w:bCs/>
        </w:rPr>
      </w:pPr>
      <w:r>
        <w:rPr>
          <w:rFonts w:cstheme="minorHAnsi"/>
          <w:bCs/>
        </w:rPr>
        <w:t>RTI International</w:t>
      </w:r>
    </w:p>
    <w:p w:rsidRPr="007371C6" w:rsidR="00015194" w:rsidP="00015194" w:rsidRDefault="00015194" w14:paraId="57A1853B" w14:textId="77777777">
      <w:pPr>
        <w:pStyle w:val="ListParagraph"/>
        <w:spacing w:after="0" w:line="240" w:lineRule="auto"/>
        <w:ind w:left="0"/>
        <w:rPr>
          <w:rFonts w:cstheme="minorHAnsi"/>
          <w:bCs/>
        </w:rPr>
      </w:pPr>
      <w:r w:rsidRPr="007371C6">
        <w:rPr>
          <w:rFonts w:cstheme="minorHAnsi"/>
          <w:bCs/>
        </w:rPr>
        <w:t>Post Office Box 12194</w:t>
      </w:r>
    </w:p>
    <w:p w:rsidR="001C11F8" w:rsidP="00015194" w:rsidRDefault="00015194" w14:paraId="302C0DF8" w14:textId="6A81075E">
      <w:pPr>
        <w:pStyle w:val="ListParagraph"/>
        <w:spacing w:after="0" w:line="240" w:lineRule="auto"/>
        <w:ind w:left="0"/>
        <w:rPr>
          <w:rFonts w:cstheme="minorHAnsi"/>
          <w:bCs/>
        </w:rPr>
      </w:pPr>
      <w:r w:rsidRPr="007371C6">
        <w:rPr>
          <w:rFonts w:cstheme="minorHAnsi"/>
          <w:bCs/>
        </w:rPr>
        <w:t>Research Triangle Park, NC 27709</w:t>
      </w:r>
    </w:p>
    <w:p w:rsidR="00457137" w:rsidP="006B7C02" w:rsidRDefault="00BE11C3" w14:paraId="52B99BC2" w14:textId="77777777">
      <w:pPr>
        <w:pStyle w:val="ListParagraph"/>
        <w:spacing w:after="0" w:line="240" w:lineRule="auto"/>
        <w:ind w:left="0"/>
        <w:rPr>
          <w:rFonts w:cstheme="minorHAnsi"/>
          <w:bCs/>
        </w:rPr>
      </w:pPr>
      <w:hyperlink w:history="1" r:id="rId8">
        <w:r w:rsidRPr="00C56E09" w:rsidR="00AB4354">
          <w:rPr>
            <w:rStyle w:val="Hyperlink"/>
            <w:rFonts w:cstheme="minorHAnsi"/>
            <w:bCs/>
          </w:rPr>
          <w:t>hringeisen@rti.org</w:t>
        </w:r>
      </w:hyperlink>
      <w:r w:rsidR="00AB4354">
        <w:rPr>
          <w:rFonts w:cstheme="minorHAnsi"/>
          <w:bCs/>
        </w:rPr>
        <w:t xml:space="preserve"> | 919.</w:t>
      </w:r>
      <w:r w:rsidRPr="00AB4354" w:rsidR="00AB4354">
        <w:rPr>
          <w:rFonts w:cstheme="minorHAnsi"/>
          <w:bCs/>
        </w:rPr>
        <w:t>541</w:t>
      </w:r>
      <w:r w:rsidR="00AB4354">
        <w:rPr>
          <w:rFonts w:cstheme="minorHAnsi"/>
          <w:bCs/>
        </w:rPr>
        <w:t>.</w:t>
      </w:r>
      <w:r w:rsidRPr="00AB4354" w:rsidR="00AB4354">
        <w:rPr>
          <w:rFonts w:cstheme="minorHAnsi"/>
          <w:bCs/>
        </w:rPr>
        <w:t>6931</w:t>
      </w:r>
    </w:p>
    <w:p w:rsidR="00015194" w:rsidP="006B7C02" w:rsidRDefault="00015194" w14:paraId="6CAD880E" w14:textId="12B4710E">
      <w:pPr>
        <w:pStyle w:val="ListParagraph"/>
        <w:spacing w:after="0" w:line="240" w:lineRule="auto"/>
        <w:ind w:left="0"/>
        <w:rPr>
          <w:b/>
        </w:rPr>
      </w:pPr>
    </w:p>
    <w:p w:rsidR="00457137" w:rsidP="006B7C02" w:rsidRDefault="00457137" w14:paraId="6078797E" w14:textId="77777777">
      <w:pPr>
        <w:pStyle w:val="ListParagraph"/>
        <w:spacing w:after="0" w:line="240" w:lineRule="auto"/>
        <w:ind w:left="0"/>
        <w:rPr>
          <w:b/>
        </w:rPr>
      </w:pPr>
    </w:p>
    <w:p w:rsidR="002443B3" w:rsidRDefault="002443B3" w14:paraId="17C9E480" w14:textId="77777777">
      <w:pPr>
        <w:rPr>
          <w:b/>
        </w:rPr>
      </w:pPr>
      <w:r>
        <w:rPr>
          <w:b/>
        </w:rPr>
        <w:br w:type="page"/>
      </w:r>
    </w:p>
    <w:p w:rsidRPr="00070FBE" w:rsidR="00083227" w:rsidP="00093F9F" w:rsidRDefault="00A1108E" w14:paraId="1E574BF6" w14:textId="51CF4654">
      <w:pPr>
        <w:pStyle w:val="ListParagraph"/>
        <w:spacing w:after="120" w:line="240" w:lineRule="auto"/>
        <w:ind w:left="0"/>
        <w:rPr>
          <w:rFonts w:cstheme="minorHAnsi"/>
          <w:bCs/>
        </w:rPr>
      </w:pPr>
      <w:r>
        <w:rPr>
          <w:b/>
        </w:rPr>
        <w:lastRenderedPageBreak/>
        <w:t>Attachments</w:t>
      </w:r>
    </w:p>
    <w:p w:rsidR="00585881" w:rsidRDefault="00A54E66" w14:paraId="18C31E21" w14:textId="4F63EAC2">
      <w:pPr>
        <w:spacing w:after="120"/>
        <w:rPr>
          <w:bCs/>
        </w:rPr>
      </w:pPr>
      <w:r w:rsidRPr="00422C2C">
        <w:rPr>
          <w:bCs/>
        </w:rPr>
        <w:t>Instrument 1</w:t>
      </w:r>
      <w:r w:rsidR="00585881">
        <w:rPr>
          <w:bCs/>
        </w:rPr>
        <w:t>a</w:t>
      </w:r>
      <w:r w:rsidRPr="00422C2C">
        <w:rPr>
          <w:bCs/>
        </w:rPr>
        <w:t>: Agency Web Survey</w:t>
      </w:r>
      <w:r w:rsidR="00E46E46">
        <w:rPr>
          <w:bCs/>
        </w:rPr>
        <w:t xml:space="preserve"> – Contact after </w:t>
      </w:r>
      <w:r w:rsidR="00585881">
        <w:rPr>
          <w:bCs/>
        </w:rPr>
        <w:t>Adoption</w:t>
      </w:r>
    </w:p>
    <w:p w:rsidR="00A54E66" w:rsidP="00093F9F" w:rsidRDefault="00585881" w14:paraId="593A2D75" w14:textId="4731EDF1">
      <w:pPr>
        <w:spacing w:after="120"/>
        <w:rPr>
          <w:bCs/>
        </w:rPr>
      </w:pPr>
      <w:r>
        <w:rPr>
          <w:bCs/>
        </w:rPr>
        <w:t>Instrument 1b:  Agency Web Survey</w:t>
      </w:r>
      <w:r w:rsidR="00E46E46">
        <w:rPr>
          <w:bCs/>
        </w:rPr>
        <w:t xml:space="preserve"> - Contact after </w:t>
      </w:r>
      <w:r>
        <w:rPr>
          <w:bCs/>
        </w:rPr>
        <w:t>Guardianship</w:t>
      </w:r>
      <w:r w:rsidR="00A54E66">
        <w:rPr>
          <w:bCs/>
        </w:rPr>
        <w:t xml:space="preserve"> </w:t>
      </w:r>
    </w:p>
    <w:p w:rsidR="00A54E66" w:rsidRDefault="00A54E66" w14:paraId="27EEBAAC" w14:textId="0D70C904">
      <w:pPr>
        <w:spacing w:after="120"/>
        <w:rPr>
          <w:bCs/>
        </w:rPr>
      </w:pPr>
      <w:r>
        <w:rPr>
          <w:bCs/>
        </w:rPr>
        <w:t>Instrument 2</w:t>
      </w:r>
      <w:r w:rsidR="00585881">
        <w:rPr>
          <w:bCs/>
        </w:rPr>
        <w:t>a</w:t>
      </w:r>
      <w:r>
        <w:rPr>
          <w:bCs/>
        </w:rPr>
        <w:t>:  Stakeholder Interview Discussion Guide</w:t>
      </w:r>
      <w:r w:rsidR="00E46E46">
        <w:rPr>
          <w:bCs/>
        </w:rPr>
        <w:t xml:space="preserve"> </w:t>
      </w:r>
      <w:r w:rsidR="00585881">
        <w:rPr>
          <w:bCs/>
        </w:rPr>
        <w:t>-</w:t>
      </w:r>
      <w:r w:rsidR="00E46E46">
        <w:rPr>
          <w:bCs/>
        </w:rPr>
        <w:t xml:space="preserve"> </w:t>
      </w:r>
      <w:r w:rsidR="00585881">
        <w:rPr>
          <w:bCs/>
        </w:rPr>
        <w:t>Adoption</w:t>
      </w:r>
    </w:p>
    <w:p w:rsidR="00585881" w:rsidP="00093F9F" w:rsidRDefault="00585881" w14:paraId="07F72EC1" w14:textId="325C7C55">
      <w:pPr>
        <w:spacing w:after="120"/>
        <w:rPr>
          <w:bCs/>
        </w:rPr>
      </w:pPr>
      <w:r>
        <w:rPr>
          <w:bCs/>
        </w:rPr>
        <w:t>Instrument 2b:  Stakeholder Interview Discussion Guide</w:t>
      </w:r>
      <w:r w:rsidR="00E46E46">
        <w:rPr>
          <w:bCs/>
        </w:rPr>
        <w:t xml:space="preserve"> </w:t>
      </w:r>
      <w:r>
        <w:rPr>
          <w:bCs/>
        </w:rPr>
        <w:t>-</w:t>
      </w:r>
      <w:r w:rsidR="00E46E46">
        <w:rPr>
          <w:bCs/>
        </w:rPr>
        <w:t xml:space="preserve"> </w:t>
      </w:r>
      <w:r>
        <w:rPr>
          <w:bCs/>
        </w:rPr>
        <w:t>Guardianship</w:t>
      </w:r>
    </w:p>
    <w:p w:rsidR="00A54E66" w:rsidP="00093F9F" w:rsidRDefault="00E46E46" w14:paraId="0C7C11CF" w14:textId="55096604">
      <w:pPr>
        <w:spacing w:after="120"/>
        <w:rPr>
          <w:bCs/>
        </w:rPr>
      </w:pPr>
      <w:r>
        <w:rPr>
          <w:bCs/>
        </w:rPr>
        <w:t xml:space="preserve">Attachment </w:t>
      </w:r>
      <w:r w:rsidR="00A54E66">
        <w:rPr>
          <w:bCs/>
        </w:rPr>
        <w:t xml:space="preserve">A: </w:t>
      </w:r>
      <w:r>
        <w:rPr>
          <w:bCs/>
        </w:rPr>
        <w:t xml:space="preserve">Children’s Bureau </w:t>
      </w:r>
      <w:r w:rsidR="00A54E66">
        <w:rPr>
          <w:bCs/>
        </w:rPr>
        <w:t>Outreach Email -</w:t>
      </w:r>
      <w:r>
        <w:rPr>
          <w:bCs/>
        </w:rPr>
        <w:t xml:space="preserve"> </w:t>
      </w:r>
      <w:r w:rsidR="00A54E66">
        <w:rPr>
          <w:bCs/>
        </w:rPr>
        <w:t>Agency Web Survey</w:t>
      </w:r>
    </w:p>
    <w:p w:rsidR="00D6770B" w:rsidP="00D6770B" w:rsidRDefault="00E46E46" w14:paraId="33BC8CEE" w14:textId="649B9A2B">
      <w:pPr>
        <w:rPr>
          <w:bCs/>
        </w:rPr>
      </w:pPr>
      <w:r>
        <w:rPr>
          <w:bCs/>
        </w:rPr>
        <w:t xml:space="preserve">Attachment </w:t>
      </w:r>
      <w:r w:rsidR="00D6770B">
        <w:rPr>
          <w:bCs/>
        </w:rPr>
        <w:t xml:space="preserve">B: </w:t>
      </w:r>
      <w:r>
        <w:rPr>
          <w:bCs/>
        </w:rPr>
        <w:t xml:space="preserve">PAGI Team </w:t>
      </w:r>
      <w:r w:rsidR="00D6770B">
        <w:rPr>
          <w:bCs/>
        </w:rPr>
        <w:t>Staff Follow-Up Email -</w:t>
      </w:r>
      <w:r>
        <w:rPr>
          <w:bCs/>
        </w:rPr>
        <w:t xml:space="preserve"> </w:t>
      </w:r>
      <w:r w:rsidR="00D6770B">
        <w:rPr>
          <w:bCs/>
        </w:rPr>
        <w:t>Agency Web Survey</w:t>
      </w:r>
    </w:p>
    <w:p w:rsidR="00A54E66" w:rsidP="00093F9F" w:rsidRDefault="00E46E46" w14:paraId="0EC3E3F4" w14:textId="407640FB">
      <w:pPr>
        <w:spacing w:after="120"/>
        <w:rPr>
          <w:bCs/>
        </w:rPr>
      </w:pPr>
      <w:r>
        <w:rPr>
          <w:bCs/>
        </w:rPr>
        <w:t xml:space="preserve">Attachment </w:t>
      </w:r>
      <w:r w:rsidR="00D6770B">
        <w:rPr>
          <w:bCs/>
        </w:rPr>
        <w:t>C</w:t>
      </w:r>
      <w:r w:rsidR="00A54E66">
        <w:rPr>
          <w:bCs/>
        </w:rPr>
        <w:t>: Staff Consent Form Web Survey</w:t>
      </w:r>
    </w:p>
    <w:p w:rsidR="00A54E66" w:rsidP="00093F9F" w:rsidRDefault="00E46E46" w14:paraId="0C0CD27F" w14:textId="13A7C377">
      <w:pPr>
        <w:spacing w:after="120"/>
        <w:rPr>
          <w:bCs/>
        </w:rPr>
      </w:pPr>
      <w:r>
        <w:rPr>
          <w:bCs/>
        </w:rPr>
        <w:t xml:space="preserve">Attachment </w:t>
      </w:r>
      <w:r w:rsidR="00D6770B">
        <w:rPr>
          <w:bCs/>
        </w:rPr>
        <w:t>D</w:t>
      </w:r>
      <w:r w:rsidR="00A54E66">
        <w:rPr>
          <w:bCs/>
        </w:rPr>
        <w:t xml:space="preserve">: Stakeholder Interview Email </w:t>
      </w:r>
      <w:r w:rsidR="00C81599">
        <w:rPr>
          <w:bCs/>
        </w:rPr>
        <w:t>Outreach</w:t>
      </w:r>
    </w:p>
    <w:p w:rsidR="00A54E66" w:rsidP="00093F9F" w:rsidRDefault="00E46E46" w14:paraId="62F41738" w14:textId="26025D63">
      <w:pPr>
        <w:spacing w:after="120"/>
        <w:rPr>
          <w:bCs/>
        </w:rPr>
      </w:pPr>
      <w:r>
        <w:rPr>
          <w:bCs/>
        </w:rPr>
        <w:t xml:space="preserve">Attachment </w:t>
      </w:r>
      <w:r w:rsidR="00D6770B">
        <w:rPr>
          <w:bCs/>
        </w:rPr>
        <w:t>E</w:t>
      </w:r>
      <w:r w:rsidR="00A54E66">
        <w:rPr>
          <w:bCs/>
        </w:rPr>
        <w:t xml:space="preserve">: Stakeholder Interview - Consent Form </w:t>
      </w:r>
    </w:p>
    <w:p w:rsidR="00A54E66" w:rsidP="00093F9F" w:rsidRDefault="00E46E46" w14:paraId="492BAB51" w14:textId="1B4AAAFE">
      <w:pPr>
        <w:spacing w:after="120"/>
        <w:rPr>
          <w:bCs/>
        </w:rPr>
      </w:pPr>
      <w:r>
        <w:rPr>
          <w:bCs/>
        </w:rPr>
        <w:t xml:space="preserve">Attachment </w:t>
      </w:r>
      <w:r w:rsidR="00D6770B">
        <w:rPr>
          <w:bCs/>
        </w:rPr>
        <w:t>F</w:t>
      </w:r>
      <w:r w:rsidR="00A54E66">
        <w:rPr>
          <w:bCs/>
        </w:rPr>
        <w:t>: Study Information Sheet</w:t>
      </w:r>
    </w:p>
    <w:p w:rsidR="009D1CD3" w:rsidP="00093F9F" w:rsidRDefault="009D1CD3" w14:paraId="1A8E9FC0" w14:textId="10B65DE4">
      <w:pPr>
        <w:spacing w:after="120"/>
        <w:rPr>
          <w:bCs/>
        </w:rPr>
      </w:pPr>
      <w:r>
        <w:rPr>
          <w:bCs/>
        </w:rPr>
        <w:t>Attachment G:  Public Comment</w:t>
      </w:r>
    </w:p>
    <w:p w:rsidR="00737FF3" w:rsidP="00093F9F" w:rsidRDefault="00737FF3" w14:paraId="2EF533BA" w14:textId="1CBFA562">
      <w:pPr>
        <w:spacing w:after="120"/>
        <w:rPr>
          <w:b/>
        </w:rPr>
      </w:pPr>
      <w:r>
        <w:rPr>
          <w:b/>
        </w:rPr>
        <w:br w:type="page"/>
      </w:r>
    </w:p>
    <w:p w:rsidR="00737FF3" w:rsidP="00F85D35" w:rsidRDefault="00737FF3" w14:paraId="76788E97" w14:textId="0D0161EF">
      <w:pPr>
        <w:spacing w:after="120" w:line="240" w:lineRule="auto"/>
        <w:rPr>
          <w:b/>
        </w:rPr>
      </w:pPr>
      <w:r>
        <w:rPr>
          <w:b/>
        </w:rPr>
        <w:lastRenderedPageBreak/>
        <w:t>References</w:t>
      </w:r>
    </w:p>
    <w:p w:rsidR="00737FF3" w:rsidP="00FA5738" w:rsidRDefault="00991350" w14:paraId="0916CF8A" w14:textId="3AD301B9">
      <w:pPr>
        <w:spacing w:after="0" w:line="240" w:lineRule="auto"/>
      </w:pPr>
      <w:r w:rsidRPr="001C1CBE">
        <w:t xml:space="preserve">Fuller, T. L., Bruhn, C., Cohen, L., Lis, M., </w:t>
      </w:r>
      <w:proofErr w:type="spellStart"/>
      <w:r w:rsidRPr="001C1CBE">
        <w:t>Rolock</w:t>
      </w:r>
      <w:proofErr w:type="spellEnd"/>
      <w:r w:rsidRPr="001C1CBE">
        <w:t xml:space="preserve">, N., &amp; Sheridan, K. (2006). </w:t>
      </w:r>
      <w:r w:rsidRPr="001C1CBE">
        <w:rPr>
          <w:i/>
        </w:rPr>
        <w:t>Supporting adoptions and guardianships in Illinois: An analysis of subsidies, services, and spending</w:t>
      </w:r>
      <w:r w:rsidRPr="001C1CBE">
        <w:t>. Illinois: University of Illinois at Urbana-Champaign.</w:t>
      </w:r>
    </w:p>
    <w:p w:rsidR="00D70719" w:rsidP="00FA5738" w:rsidRDefault="00D70719" w14:paraId="4BF5E089" w14:textId="77777777">
      <w:pPr>
        <w:spacing w:after="0" w:line="240" w:lineRule="auto"/>
      </w:pPr>
    </w:p>
    <w:p w:rsidRPr="00FA5738" w:rsidR="00D70719" w:rsidP="00FA5738" w:rsidRDefault="00D70719" w14:paraId="74EC05A8" w14:textId="1DA1F206">
      <w:pPr>
        <w:spacing w:after="0" w:line="240" w:lineRule="auto"/>
        <w:rPr>
          <w:rFonts w:ascii="Calibri" w:hAnsi="Calibri" w:eastAsia="SimSun" w:cs="Calibri"/>
          <w:noProof/>
          <w:lang w:eastAsia="zh-CN"/>
        </w:rPr>
      </w:pPr>
      <w:r w:rsidRPr="001C1CBE">
        <w:t xml:space="preserve">Stambaugh, L., Khoury, D., </w:t>
      </w:r>
      <w:proofErr w:type="spellStart"/>
      <w:r w:rsidRPr="001C1CBE">
        <w:t>Domanico</w:t>
      </w:r>
      <w:proofErr w:type="spellEnd"/>
      <w:r w:rsidRPr="001C1CBE">
        <w:t>, R., &amp; Ringeisen, H. (2018). Understanding post adoption and guardianship instability for children and youth who exit foster care: Compendium of policies and practices. Unpublished government report.</w:t>
      </w:r>
    </w:p>
    <w:sectPr w:rsidRPr="00FA5738" w:rsidR="00D70719" w:rsidSect="00C91C71">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B15795" w14:textId="77777777" w:rsidR="001D61D6" w:rsidRDefault="001D61D6" w:rsidP="0004063C">
      <w:pPr>
        <w:spacing w:after="0" w:line="240" w:lineRule="auto"/>
      </w:pPr>
      <w:r>
        <w:separator/>
      </w:r>
    </w:p>
  </w:endnote>
  <w:endnote w:type="continuationSeparator" w:id="0">
    <w:p w14:paraId="087DA5F4" w14:textId="77777777" w:rsidR="001D61D6" w:rsidRDefault="001D61D6" w:rsidP="000406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Franklin Gothic Medium">
    <w:panose1 w:val="020B0603020102020204"/>
    <w:charset w:val="00"/>
    <w:family w:val="swiss"/>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13741737"/>
      <w:docPartObj>
        <w:docPartGallery w:val="Page Numbers (Bottom of Page)"/>
        <w:docPartUnique/>
      </w:docPartObj>
    </w:sdtPr>
    <w:sdtEndPr>
      <w:rPr>
        <w:noProof/>
      </w:rPr>
    </w:sdtEndPr>
    <w:sdtContent>
      <w:p w14:paraId="04723F22" w14:textId="3AD60BB7" w:rsidR="00D6770B" w:rsidRDefault="00D6770B" w:rsidP="00BD6E99">
        <w:pPr>
          <w:pStyle w:val="Footer"/>
          <w:jc w:val="right"/>
        </w:pPr>
        <w:r>
          <w:fldChar w:fldCharType="begin"/>
        </w:r>
        <w:r>
          <w:instrText xml:space="preserve"> PAGE   \* MERGEFORMAT </w:instrText>
        </w:r>
        <w:r>
          <w:fldChar w:fldCharType="separate"/>
        </w:r>
        <w:r w:rsidR="00093757">
          <w:rPr>
            <w:noProof/>
          </w:rPr>
          <w:t>1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B0736F" w14:textId="77777777" w:rsidR="001D61D6" w:rsidRDefault="001D61D6" w:rsidP="0004063C">
      <w:pPr>
        <w:spacing w:after="0" w:line="240" w:lineRule="auto"/>
      </w:pPr>
      <w:r>
        <w:separator/>
      </w:r>
    </w:p>
  </w:footnote>
  <w:footnote w:type="continuationSeparator" w:id="0">
    <w:p w14:paraId="36C574E9" w14:textId="77777777" w:rsidR="001D61D6" w:rsidRDefault="001D61D6" w:rsidP="0004063C">
      <w:pPr>
        <w:spacing w:after="0" w:line="240" w:lineRule="auto"/>
      </w:pPr>
      <w:r>
        <w:continuationSeparator/>
      </w:r>
    </w:p>
  </w:footnote>
  <w:footnote w:id="1">
    <w:p w14:paraId="0B2F9325" w14:textId="66EFCBD9" w:rsidR="00D6770B" w:rsidRPr="007559C8" w:rsidRDefault="00D6770B" w:rsidP="00DE43FC">
      <w:pPr>
        <w:pStyle w:val="FootnoteText"/>
      </w:pPr>
      <w:r w:rsidRPr="00DE43FC">
        <w:rPr>
          <w:rStyle w:val="FootnoteReference"/>
          <w:sz w:val="18"/>
          <w:szCs w:val="16"/>
        </w:rPr>
        <w:footnoteRef/>
      </w:r>
      <w:r w:rsidRPr="00DE43FC">
        <w:rPr>
          <w:sz w:val="18"/>
          <w:szCs w:val="16"/>
        </w:rPr>
        <w:t xml:space="preserve"> For the purpose of this study, we are only referring to public agencies. The primary scope does not include private agencies.</w:t>
      </w:r>
      <w:r w:rsidRPr="00DE43FC">
        <w:rPr>
          <w:sz w:val="18"/>
          <w:szCs w:val="18"/>
        </w:rPr>
        <w:t xml:space="preserve"> The only time where private agencies may be relevant is within the </w:t>
      </w:r>
      <w:r w:rsidR="00065DA4">
        <w:rPr>
          <w:sz w:val="18"/>
          <w:szCs w:val="18"/>
        </w:rPr>
        <w:t>video-conference</w:t>
      </w:r>
      <w:r>
        <w:rPr>
          <w:sz w:val="18"/>
          <w:szCs w:val="18"/>
        </w:rPr>
        <w:t xml:space="preserve"> interviews</w:t>
      </w:r>
      <w:r w:rsidRPr="00DE43FC">
        <w:rPr>
          <w:sz w:val="18"/>
          <w:szCs w:val="18"/>
        </w:rPr>
        <w:t xml:space="preserve">. Public child welfare agencies may describe contractual relationships with private providers and recommend some private provider representatives for stakeholder interviews. </w:t>
      </w:r>
    </w:p>
  </w:footnote>
  <w:footnote w:id="2">
    <w:p w14:paraId="424AC3B5" w14:textId="77777777" w:rsidR="00182074" w:rsidRDefault="00182074" w:rsidP="00182074">
      <w:pPr>
        <w:pStyle w:val="FootnoteText"/>
      </w:pPr>
      <w:r w:rsidRPr="00226D1F">
        <w:rPr>
          <w:rStyle w:val="FootnoteReference"/>
          <w:szCs w:val="18"/>
        </w:rPr>
        <w:footnoteRef/>
      </w:r>
      <w:r w:rsidRPr="00226D1F">
        <w:rPr>
          <w:szCs w:val="18"/>
        </w:rPr>
        <w:t xml:space="preserve"> Since terminology may differ by location, the beginning of the web survey will include text that clarifies the use of the term</w:t>
      </w:r>
      <w:r w:rsidRPr="00365699">
        <w:t xml:space="preserve"> “guardianship</w:t>
      </w:r>
      <w:r>
        <w:t>,</w:t>
      </w:r>
      <w:r w:rsidRPr="00365699">
        <w:t xml:space="preserve">” which includes terms such as “custodianship.” </w:t>
      </w:r>
    </w:p>
  </w:footnote>
  <w:footnote w:id="3">
    <w:p w14:paraId="72C4E17B" w14:textId="4CE43CF2" w:rsidR="00D6770B" w:rsidRPr="00226D1F" w:rsidRDefault="00D6770B" w:rsidP="00843F7C">
      <w:pPr>
        <w:pStyle w:val="FootnoteText"/>
        <w:rPr>
          <w:szCs w:val="18"/>
        </w:rPr>
      </w:pPr>
      <w:r w:rsidRPr="00226D1F">
        <w:rPr>
          <w:rStyle w:val="FootnoteReference"/>
          <w:szCs w:val="18"/>
        </w:rPr>
        <w:footnoteRef/>
      </w:r>
      <w:r w:rsidRPr="00226D1F">
        <w:rPr>
          <w:szCs w:val="18"/>
        </w:rPr>
        <w:t xml:space="preserve"> The phone number will direct </w:t>
      </w:r>
      <w:r>
        <w:rPr>
          <w:szCs w:val="18"/>
        </w:rPr>
        <w:t>respondent to responsible project team members</w:t>
      </w:r>
      <w:r w:rsidRPr="00226D1F">
        <w:rPr>
          <w:szCs w:val="18"/>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DC82ED4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2C4FD4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804555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835E0E8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67E89F4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5A6E896"/>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F0D82968"/>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C26413F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FB48AB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7994A76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9862A7"/>
    <w:multiLevelType w:val="hybridMultilevel"/>
    <w:tmpl w:val="4640736C"/>
    <w:lvl w:ilvl="0" w:tplc="04090009">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Arial"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9A9448F"/>
    <w:multiLevelType w:val="hybridMultilevel"/>
    <w:tmpl w:val="EA16DAD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2" w15:restartNumberingAfterBreak="0">
    <w:nsid w:val="0A173DFE"/>
    <w:multiLevelType w:val="hybridMultilevel"/>
    <w:tmpl w:val="D9B4828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E7A7EE1"/>
    <w:multiLevelType w:val="hybridMultilevel"/>
    <w:tmpl w:val="B4CA3662"/>
    <w:lvl w:ilvl="0" w:tplc="04090019">
      <w:start w:val="1"/>
      <w:numFmt w:val="lowerLetter"/>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0913586"/>
    <w:multiLevelType w:val="hybridMultilevel"/>
    <w:tmpl w:val="4D809E9E"/>
    <w:lvl w:ilvl="0" w:tplc="04090019">
      <w:start w:val="1"/>
      <w:numFmt w:val="lowerLetter"/>
      <w:lvlText w:val="%1."/>
      <w:lvlJc w:val="left"/>
      <w:pPr>
        <w:ind w:left="1080" w:hanging="720"/>
      </w:pPr>
      <w:rPr>
        <w:rFonts w:hint="default"/>
      </w:r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3BC5A04"/>
    <w:multiLevelType w:val="hybridMultilevel"/>
    <w:tmpl w:val="F926D122"/>
    <w:lvl w:ilvl="0" w:tplc="0409000F">
      <w:start w:val="1"/>
      <w:numFmt w:val="decimal"/>
      <w:lvlText w:val="%1."/>
      <w:lvlJc w:val="left"/>
      <w:pPr>
        <w:ind w:left="360" w:hanging="360"/>
      </w:pPr>
      <w:rPr>
        <w:rFonts w:hint="default"/>
      </w:rPr>
    </w:lvl>
    <w:lvl w:ilvl="1" w:tplc="04090019">
      <w:start w:val="1"/>
      <w:numFmt w:val="lowerLetter"/>
      <w:lvlText w:val="%2."/>
      <w:lvlJc w:val="left"/>
      <w:pPr>
        <w:ind w:left="720" w:hanging="360"/>
      </w:pPr>
    </w:lvl>
    <w:lvl w:ilvl="2" w:tplc="04090019">
      <w:start w:val="1"/>
      <w:numFmt w:val="lowerLetter"/>
      <w:lvlText w:val="%3."/>
      <w:lvlJc w:val="left"/>
      <w:pPr>
        <w:ind w:left="126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19C7160B"/>
    <w:multiLevelType w:val="hybridMultilevel"/>
    <w:tmpl w:val="BA7A7412"/>
    <w:lvl w:ilvl="0" w:tplc="F96E7890">
      <w:start w:val="1"/>
      <w:numFmt w:val="decimal"/>
      <w:lvlText w:val="%1."/>
      <w:lvlJc w:val="left"/>
      <w:pPr>
        <w:ind w:left="1800" w:hanging="360"/>
      </w:pPr>
      <w:rPr>
        <w:rFonts w:asciiTheme="minorHAnsi" w:hAnsiTheme="minorHAnsi" w:cstheme="minorBidi"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15:restartNumberingAfterBreak="0">
    <w:nsid w:val="1B484D8B"/>
    <w:multiLevelType w:val="hybridMultilevel"/>
    <w:tmpl w:val="13CA8B24"/>
    <w:lvl w:ilvl="0" w:tplc="731C91AC">
      <w:start w:val="1"/>
      <w:numFmt w:val="bullet"/>
      <w:pStyle w:val="bullets1st-level"/>
      <w:lvlText w:val="▪"/>
      <w:lvlJc w:val="left"/>
      <w:pPr>
        <w:ind w:left="2430" w:hanging="360"/>
      </w:pPr>
      <w:rPr>
        <w:rFonts w:ascii="Arial" w:hAnsi="Arial" w:hint="default"/>
        <w:color w:val="0A357E"/>
        <w:sz w:val="24"/>
        <w:szCs w:val="28"/>
      </w:rPr>
    </w:lvl>
    <w:lvl w:ilvl="1" w:tplc="04090003" w:tentative="1">
      <w:start w:val="1"/>
      <w:numFmt w:val="bullet"/>
      <w:lvlText w:val="o"/>
      <w:lvlJc w:val="left"/>
      <w:pPr>
        <w:ind w:left="3150" w:hanging="360"/>
      </w:pPr>
      <w:rPr>
        <w:rFonts w:ascii="Courier New" w:hAnsi="Courier New" w:cs="Courier New" w:hint="default"/>
      </w:rPr>
    </w:lvl>
    <w:lvl w:ilvl="2" w:tplc="04090005" w:tentative="1">
      <w:start w:val="1"/>
      <w:numFmt w:val="bullet"/>
      <w:lvlText w:val=""/>
      <w:lvlJc w:val="left"/>
      <w:pPr>
        <w:ind w:left="3870" w:hanging="360"/>
      </w:pPr>
      <w:rPr>
        <w:rFonts w:ascii="Wingdings" w:hAnsi="Wingdings" w:hint="default"/>
      </w:rPr>
    </w:lvl>
    <w:lvl w:ilvl="3" w:tplc="04090001" w:tentative="1">
      <w:start w:val="1"/>
      <w:numFmt w:val="bullet"/>
      <w:lvlText w:val=""/>
      <w:lvlJc w:val="left"/>
      <w:pPr>
        <w:ind w:left="4590" w:hanging="360"/>
      </w:pPr>
      <w:rPr>
        <w:rFonts w:ascii="Symbol" w:hAnsi="Symbol" w:hint="default"/>
      </w:rPr>
    </w:lvl>
    <w:lvl w:ilvl="4" w:tplc="04090003" w:tentative="1">
      <w:start w:val="1"/>
      <w:numFmt w:val="bullet"/>
      <w:lvlText w:val="o"/>
      <w:lvlJc w:val="left"/>
      <w:pPr>
        <w:ind w:left="5310" w:hanging="360"/>
      </w:pPr>
      <w:rPr>
        <w:rFonts w:ascii="Courier New" w:hAnsi="Courier New" w:cs="Courier New" w:hint="default"/>
      </w:rPr>
    </w:lvl>
    <w:lvl w:ilvl="5" w:tplc="04090005" w:tentative="1">
      <w:start w:val="1"/>
      <w:numFmt w:val="bullet"/>
      <w:lvlText w:val=""/>
      <w:lvlJc w:val="left"/>
      <w:pPr>
        <w:ind w:left="6030" w:hanging="360"/>
      </w:pPr>
      <w:rPr>
        <w:rFonts w:ascii="Wingdings" w:hAnsi="Wingdings" w:hint="default"/>
      </w:rPr>
    </w:lvl>
    <w:lvl w:ilvl="6" w:tplc="04090001" w:tentative="1">
      <w:start w:val="1"/>
      <w:numFmt w:val="bullet"/>
      <w:lvlText w:val=""/>
      <w:lvlJc w:val="left"/>
      <w:pPr>
        <w:ind w:left="6750" w:hanging="360"/>
      </w:pPr>
      <w:rPr>
        <w:rFonts w:ascii="Symbol" w:hAnsi="Symbol" w:hint="default"/>
      </w:rPr>
    </w:lvl>
    <w:lvl w:ilvl="7" w:tplc="04090003" w:tentative="1">
      <w:start w:val="1"/>
      <w:numFmt w:val="bullet"/>
      <w:lvlText w:val="o"/>
      <w:lvlJc w:val="left"/>
      <w:pPr>
        <w:ind w:left="7470" w:hanging="360"/>
      </w:pPr>
      <w:rPr>
        <w:rFonts w:ascii="Courier New" w:hAnsi="Courier New" w:cs="Courier New" w:hint="default"/>
      </w:rPr>
    </w:lvl>
    <w:lvl w:ilvl="8" w:tplc="04090005" w:tentative="1">
      <w:start w:val="1"/>
      <w:numFmt w:val="bullet"/>
      <w:lvlText w:val=""/>
      <w:lvlJc w:val="left"/>
      <w:pPr>
        <w:ind w:left="8190" w:hanging="360"/>
      </w:pPr>
      <w:rPr>
        <w:rFonts w:ascii="Wingdings" w:hAnsi="Wingdings" w:hint="default"/>
      </w:rPr>
    </w:lvl>
  </w:abstractNum>
  <w:abstractNum w:abstractNumId="18" w15:restartNumberingAfterBreak="0">
    <w:nsid w:val="1C007244"/>
    <w:multiLevelType w:val="hybridMultilevel"/>
    <w:tmpl w:val="DD7EACA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C702A40"/>
    <w:multiLevelType w:val="hybridMultilevel"/>
    <w:tmpl w:val="425C2A8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1DB1178"/>
    <w:multiLevelType w:val="hybridMultilevel"/>
    <w:tmpl w:val="9258D466"/>
    <w:lvl w:ilvl="0" w:tplc="04090019">
      <w:start w:val="1"/>
      <w:numFmt w:val="lowerLetter"/>
      <w:lvlText w:val="%1."/>
      <w:lvlJc w:val="left"/>
      <w:pPr>
        <w:ind w:left="1080" w:hanging="360"/>
      </w:pPr>
    </w:lvl>
    <w:lvl w:ilvl="1" w:tplc="0409001B">
      <w:start w:val="1"/>
      <w:numFmt w:val="lowerRoman"/>
      <w:lvlText w:val="%2."/>
      <w:lvlJc w:val="righ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7505A31"/>
    <w:multiLevelType w:val="hybridMultilevel"/>
    <w:tmpl w:val="A88C9C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C0F002E"/>
    <w:multiLevelType w:val="hybridMultilevel"/>
    <w:tmpl w:val="1D96783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32F941AC"/>
    <w:multiLevelType w:val="hybridMultilevel"/>
    <w:tmpl w:val="C4382F36"/>
    <w:lvl w:ilvl="0" w:tplc="7ABCFC76">
      <w:start w:val="1"/>
      <w:numFmt w:val="bullet"/>
      <w:pStyle w:val="bullets2nd-level"/>
      <w:lvlText w:val="–"/>
      <w:lvlJc w:val="left"/>
      <w:pPr>
        <w:ind w:left="1080" w:hanging="360"/>
      </w:pPr>
      <w:rPr>
        <w:rFonts w:ascii="Times New Roman" w:hAnsi="Times New Roman" w:cs="Times New Roman" w:hint="default"/>
        <w:color w:val="0A357E"/>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351052BD"/>
    <w:multiLevelType w:val="hybridMultilevel"/>
    <w:tmpl w:val="6FF0E1F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73E7B3A"/>
    <w:multiLevelType w:val="hybridMultilevel"/>
    <w:tmpl w:val="69BE1AFA"/>
    <w:lvl w:ilvl="0" w:tplc="FE20AF5C">
      <w:start w:val="202"/>
      <w:numFmt w:val="bullet"/>
      <w:lvlText w:val="-"/>
      <w:lvlJc w:val="left"/>
      <w:pPr>
        <w:ind w:left="360" w:hanging="360"/>
      </w:pPr>
      <w:rPr>
        <w:rFonts w:ascii="Calibri" w:eastAsia="Times New Roman" w:hAnsi="Calibri" w:cs="Calibri" w:hint="default"/>
        <w:sz w:val="20"/>
      </w:rPr>
    </w:lvl>
    <w:lvl w:ilvl="1" w:tplc="0409001B">
      <w:start w:val="1"/>
      <w:numFmt w:val="lowerRoman"/>
      <w:lvlText w:val="%2."/>
      <w:lvlJc w:val="righ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383C02F3"/>
    <w:multiLevelType w:val="hybridMultilevel"/>
    <w:tmpl w:val="B71E960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38EB5C25"/>
    <w:multiLevelType w:val="hybridMultilevel"/>
    <w:tmpl w:val="6DCCBA5C"/>
    <w:lvl w:ilvl="0" w:tplc="01624D5C">
      <w:start w:val="1"/>
      <w:numFmt w:val="lowerLetter"/>
      <w:lvlText w:val="%1."/>
      <w:lvlJc w:val="left"/>
      <w:pPr>
        <w:tabs>
          <w:tab w:val="num" w:pos="360"/>
        </w:tabs>
        <w:ind w:left="360" w:hanging="360"/>
      </w:pPr>
      <w:rPr>
        <w:rFonts w:asciiTheme="minorHAnsi" w:eastAsiaTheme="minorHAnsi" w:hAnsiTheme="minorHAnsi" w:cstheme="minorHAnsi"/>
      </w:rPr>
    </w:lvl>
    <w:lvl w:ilvl="1" w:tplc="04090019">
      <w:start w:val="1"/>
      <w:numFmt w:val="lowerLetter"/>
      <w:lvlText w:val="%2."/>
      <w:lvlJc w:val="left"/>
      <w:pPr>
        <w:tabs>
          <w:tab w:val="num" w:pos="360"/>
        </w:tabs>
        <w:ind w:left="360" w:hanging="360"/>
      </w:pPr>
    </w:lvl>
    <w:lvl w:ilvl="2" w:tplc="0409001B">
      <w:start w:val="1"/>
      <w:numFmt w:val="lowerRoman"/>
      <w:lvlText w:val="%3."/>
      <w:lvlJc w:val="right"/>
      <w:pPr>
        <w:tabs>
          <w:tab w:val="num" w:pos="1080"/>
        </w:tabs>
        <w:ind w:left="1080" w:hanging="180"/>
      </w:pPr>
    </w:lvl>
    <w:lvl w:ilvl="3" w:tplc="0409000F">
      <w:start w:val="1"/>
      <w:numFmt w:val="decimal"/>
      <w:lvlText w:val="%4."/>
      <w:lvlJc w:val="left"/>
      <w:pPr>
        <w:tabs>
          <w:tab w:val="num" w:pos="1800"/>
        </w:tabs>
        <w:ind w:left="1800" w:hanging="360"/>
      </w:pPr>
    </w:lvl>
    <w:lvl w:ilvl="4" w:tplc="04090019">
      <w:start w:val="1"/>
      <w:numFmt w:val="lowerLetter"/>
      <w:lvlText w:val="%5."/>
      <w:lvlJc w:val="left"/>
      <w:pPr>
        <w:tabs>
          <w:tab w:val="num" w:pos="2520"/>
        </w:tabs>
        <w:ind w:left="2520" w:hanging="360"/>
      </w:pPr>
    </w:lvl>
    <w:lvl w:ilvl="5" w:tplc="0409001B">
      <w:start w:val="1"/>
      <w:numFmt w:val="lowerRoman"/>
      <w:lvlText w:val="%6."/>
      <w:lvlJc w:val="right"/>
      <w:pPr>
        <w:tabs>
          <w:tab w:val="num" w:pos="3240"/>
        </w:tabs>
        <w:ind w:left="3240" w:hanging="180"/>
      </w:pPr>
    </w:lvl>
    <w:lvl w:ilvl="6" w:tplc="0409000F">
      <w:start w:val="1"/>
      <w:numFmt w:val="decimal"/>
      <w:lvlText w:val="%7."/>
      <w:lvlJc w:val="left"/>
      <w:pPr>
        <w:tabs>
          <w:tab w:val="num" w:pos="3960"/>
        </w:tabs>
        <w:ind w:left="3960" w:hanging="360"/>
      </w:pPr>
    </w:lvl>
    <w:lvl w:ilvl="7" w:tplc="04090019">
      <w:start w:val="1"/>
      <w:numFmt w:val="lowerLetter"/>
      <w:lvlText w:val="%8."/>
      <w:lvlJc w:val="left"/>
      <w:pPr>
        <w:tabs>
          <w:tab w:val="num" w:pos="4680"/>
        </w:tabs>
        <w:ind w:left="4680" w:hanging="360"/>
      </w:pPr>
    </w:lvl>
    <w:lvl w:ilvl="8" w:tplc="0409001B">
      <w:start w:val="1"/>
      <w:numFmt w:val="lowerRoman"/>
      <w:lvlText w:val="%9."/>
      <w:lvlJc w:val="right"/>
      <w:pPr>
        <w:tabs>
          <w:tab w:val="num" w:pos="5400"/>
        </w:tabs>
        <w:ind w:left="5400" w:hanging="180"/>
      </w:pPr>
    </w:lvl>
  </w:abstractNum>
  <w:abstractNum w:abstractNumId="28" w15:restartNumberingAfterBreak="0">
    <w:nsid w:val="3C3500D2"/>
    <w:multiLevelType w:val="hybridMultilevel"/>
    <w:tmpl w:val="34D2BA60"/>
    <w:lvl w:ilvl="0" w:tplc="04090019">
      <w:start w:val="1"/>
      <w:numFmt w:val="lowerLetter"/>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0CF0EEE"/>
    <w:multiLevelType w:val="hybridMultilevel"/>
    <w:tmpl w:val="FBBE4B48"/>
    <w:lvl w:ilvl="0" w:tplc="8668D290">
      <w:start w:val="1"/>
      <w:numFmt w:val="bullet"/>
      <w:lvlText w:val=""/>
      <w:lvlJc w:val="left"/>
      <w:pPr>
        <w:tabs>
          <w:tab w:val="num" w:pos="720"/>
        </w:tabs>
        <w:ind w:left="720" w:hanging="360"/>
      </w:pPr>
      <w:rPr>
        <w:rFonts w:ascii="Wingdings" w:hAnsi="Wingdings" w:hint="default"/>
      </w:rPr>
    </w:lvl>
    <w:lvl w:ilvl="1" w:tplc="72AA477C">
      <w:start w:val="341"/>
      <w:numFmt w:val="bullet"/>
      <w:lvlText w:val="–"/>
      <w:lvlJc w:val="left"/>
      <w:pPr>
        <w:tabs>
          <w:tab w:val="num" w:pos="1440"/>
        </w:tabs>
        <w:ind w:left="1440" w:hanging="360"/>
      </w:pPr>
      <w:rPr>
        <w:rFonts w:ascii="Arial" w:hAnsi="Arial" w:hint="default"/>
      </w:rPr>
    </w:lvl>
    <w:lvl w:ilvl="2" w:tplc="F0964B48" w:tentative="1">
      <w:start w:val="1"/>
      <w:numFmt w:val="bullet"/>
      <w:lvlText w:val=""/>
      <w:lvlJc w:val="left"/>
      <w:pPr>
        <w:tabs>
          <w:tab w:val="num" w:pos="2160"/>
        </w:tabs>
        <w:ind w:left="2160" w:hanging="360"/>
      </w:pPr>
      <w:rPr>
        <w:rFonts w:ascii="Wingdings" w:hAnsi="Wingdings" w:hint="default"/>
      </w:rPr>
    </w:lvl>
    <w:lvl w:ilvl="3" w:tplc="7FC66C2C" w:tentative="1">
      <w:start w:val="1"/>
      <w:numFmt w:val="bullet"/>
      <w:lvlText w:val=""/>
      <w:lvlJc w:val="left"/>
      <w:pPr>
        <w:tabs>
          <w:tab w:val="num" w:pos="2880"/>
        </w:tabs>
        <w:ind w:left="2880" w:hanging="360"/>
      </w:pPr>
      <w:rPr>
        <w:rFonts w:ascii="Wingdings" w:hAnsi="Wingdings" w:hint="default"/>
      </w:rPr>
    </w:lvl>
    <w:lvl w:ilvl="4" w:tplc="323C70A8" w:tentative="1">
      <w:start w:val="1"/>
      <w:numFmt w:val="bullet"/>
      <w:lvlText w:val=""/>
      <w:lvlJc w:val="left"/>
      <w:pPr>
        <w:tabs>
          <w:tab w:val="num" w:pos="3600"/>
        </w:tabs>
        <w:ind w:left="3600" w:hanging="360"/>
      </w:pPr>
      <w:rPr>
        <w:rFonts w:ascii="Wingdings" w:hAnsi="Wingdings" w:hint="default"/>
      </w:rPr>
    </w:lvl>
    <w:lvl w:ilvl="5" w:tplc="3D66C88C" w:tentative="1">
      <w:start w:val="1"/>
      <w:numFmt w:val="bullet"/>
      <w:lvlText w:val=""/>
      <w:lvlJc w:val="left"/>
      <w:pPr>
        <w:tabs>
          <w:tab w:val="num" w:pos="4320"/>
        </w:tabs>
        <w:ind w:left="4320" w:hanging="360"/>
      </w:pPr>
      <w:rPr>
        <w:rFonts w:ascii="Wingdings" w:hAnsi="Wingdings" w:hint="default"/>
      </w:rPr>
    </w:lvl>
    <w:lvl w:ilvl="6" w:tplc="38D00E70" w:tentative="1">
      <w:start w:val="1"/>
      <w:numFmt w:val="bullet"/>
      <w:lvlText w:val=""/>
      <w:lvlJc w:val="left"/>
      <w:pPr>
        <w:tabs>
          <w:tab w:val="num" w:pos="5040"/>
        </w:tabs>
        <w:ind w:left="5040" w:hanging="360"/>
      </w:pPr>
      <w:rPr>
        <w:rFonts w:ascii="Wingdings" w:hAnsi="Wingdings" w:hint="default"/>
      </w:rPr>
    </w:lvl>
    <w:lvl w:ilvl="7" w:tplc="259C47C6" w:tentative="1">
      <w:start w:val="1"/>
      <w:numFmt w:val="bullet"/>
      <w:lvlText w:val=""/>
      <w:lvlJc w:val="left"/>
      <w:pPr>
        <w:tabs>
          <w:tab w:val="num" w:pos="5760"/>
        </w:tabs>
        <w:ind w:left="5760" w:hanging="360"/>
      </w:pPr>
      <w:rPr>
        <w:rFonts w:ascii="Wingdings" w:hAnsi="Wingdings" w:hint="default"/>
      </w:rPr>
    </w:lvl>
    <w:lvl w:ilvl="8" w:tplc="DB748E08"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44390B43"/>
    <w:multiLevelType w:val="hybridMultilevel"/>
    <w:tmpl w:val="8FC603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1" w15:restartNumberingAfterBreak="0">
    <w:nsid w:val="4A7813F4"/>
    <w:multiLevelType w:val="hybridMultilevel"/>
    <w:tmpl w:val="F9524B66"/>
    <w:lvl w:ilvl="0" w:tplc="04090019">
      <w:start w:val="1"/>
      <w:numFmt w:val="lowerLetter"/>
      <w:lvlText w:val="%1."/>
      <w:lvlJc w:val="left"/>
      <w:pPr>
        <w:ind w:left="1080" w:hanging="360"/>
      </w:pPr>
      <w:rPr>
        <w:rFonts w:hint="default"/>
      </w:rPr>
    </w:lvl>
    <w:lvl w:ilvl="1" w:tplc="0409001B">
      <w:start w:val="1"/>
      <w:numFmt w:val="lowerRoman"/>
      <w:lvlText w:val="%2."/>
      <w:lvlJc w:val="righ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4F3C71D0"/>
    <w:multiLevelType w:val="hybridMultilevel"/>
    <w:tmpl w:val="B0F2D4BC"/>
    <w:lvl w:ilvl="0" w:tplc="FE20AF5C">
      <w:start w:val="202"/>
      <w:numFmt w:val="bullet"/>
      <w:lvlText w:val="-"/>
      <w:lvlJc w:val="left"/>
      <w:pPr>
        <w:ind w:left="720" w:hanging="360"/>
      </w:pPr>
      <w:rPr>
        <w:rFonts w:ascii="Calibri" w:eastAsia="Times New Roman" w:hAnsi="Calibri" w:cs="Calibri" w:hint="default"/>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09C3C7A"/>
    <w:multiLevelType w:val="hybridMultilevel"/>
    <w:tmpl w:val="C39A9000"/>
    <w:lvl w:ilvl="0" w:tplc="0409001B">
      <w:start w:val="1"/>
      <w:numFmt w:val="lowerRoman"/>
      <w:lvlText w:val="%1."/>
      <w:lvlJc w:val="right"/>
      <w:pPr>
        <w:ind w:left="1440" w:hanging="360"/>
      </w:pPr>
    </w:lvl>
    <w:lvl w:ilvl="1" w:tplc="0409001B">
      <w:start w:val="1"/>
      <w:numFmt w:val="lowerRoman"/>
      <w:lvlText w:val="%2."/>
      <w:lvlJc w:val="righ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15:restartNumberingAfterBreak="0">
    <w:nsid w:val="594F06D5"/>
    <w:multiLevelType w:val="hybridMultilevel"/>
    <w:tmpl w:val="B664C69C"/>
    <w:lvl w:ilvl="0" w:tplc="04090001">
      <w:start w:val="1"/>
      <w:numFmt w:val="bullet"/>
      <w:lvlText w:val=""/>
      <w:lvlJc w:val="left"/>
      <w:pPr>
        <w:tabs>
          <w:tab w:val="num" w:pos="360"/>
        </w:tabs>
        <w:ind w:left="360" w:hanging="360"/>
      </w:pPr>
      <w:rPr>
        <w:rFonts w:ascii="Symbol" w:hAnsi="Symbol" w:hint="default"/>
      </w:rPr>
    </w:lvl>
    <w:lvl w:ilvl="1" w:tplc="04090019">
      <w:start w:val="1"/>
      <w:numFmt w:val="lowerLetter"/>
      <w:lvlText w:val="%2."/>
      <w:lvlJc w:val="left"/>
      <w:pPr>
        <w:tabs>
          <w:tab w:val="num" w:pos="1080"/>
        </w:tabs>
        <w:ind w:left="1080" w:hanging="360"/>
      </w:pPr>
      <w:rPr>
        <w:rFonts w:hint="default"/>
      </w:rPr>
    </w:lvl>
    <w:lvl w:ilvl="2" w:tplc="04090005">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5" w15:restartNumberingAfterBreak="0">
    <w:nsid w:val="5EF82ADF"/>
    <w:multiLevelType w:val="hybridMultilevel"/>
    <w:tmpl w:val="BC081D88"/>
    <w:lvl w:ilvl="0" w:tplc="04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07123EA"/>
    <w:multiLevelType w:val="hybridMultilevel"/>
    <w:tmpl w:val="D9A05766"/>
    <w:lvl w:ilvl="0" w:tplc="04090019">
      <w:start w:val="1"/>
      <w:numFmt w:val="lowerLetter"/>
      <w:lvlText w:val="%1."/>
      <w:lvlJc w:val="left"/>
      <w:pPr>
        <w:ind w:left="1080" w:hanging="360"/>
      </w:pPr>
    </w:lvl>
    <w:lvl w:ilvl="1" w:tplc="04090013">
      <w:start w:val="1"/>
      <w:numFmt w:val="upperRoman"/>
      <w:lvlText w:val="%2."/>
      <w:lvlJc w:val="righ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652E512C"/>
    <w:multiLevelType w:val="hybridMultilevel"/>
    <w:tmpl w:val="9E20B76C"/>
    <w:lvl w:ilvl="0" w:tplc="FE20AF5C">
      <w:start w:val="202"/>
      <w:numFmt w:val="bullet"/>
      <w:lvlText w:val="-"/>
      <w:lvlJc w:val="left"/>
      <w:pPr>
        <w:ind w:left="720" w:hanging="360"/>
      </w:pPr>
      <w:rPr>
        <w:rFonts w:ascii="Calibri" w:eastAsia="Times New Roman" w:hAnsi="Calibri" w:cs="Calibri" w:hint="default"/>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12C06DA"/>
    <w:multiLevelType w:val="hybridMultilevel"/>
    <w:tmpl w:val="1402FBC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9" w15:restartNumberingAfterBreak="0">
    <w:nsid w:val="73AD0A0C"/>
    <w:multiLevelType w:val="hybridMultilevel"/>
    <w:tmpl w:val="1C98491E"/>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5EC26FB"/>
    <w:multiLevelType w:val="hybridMultilevel"/>
    <w:tmpl w:val="25A2038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91F794A"/>
    <w:multiLevelType w:val="hybridMultilevel"/>
    <w:tmpl w:val="96CE0BE2"/>
    <w:lvl w:ilvl="0" w:tplc="0409001B">
      <w:start w:val="1"/>
      <w:numFmt w:val="lowerRoman"/>
      <w:lvlText w:val="%1."/>
      <w:lvlJc w:val="righ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2" w15:restartNumberingAfterBreak="0">
    <w:nsid w:val="7A39388F"/>
    <w:multiLevelType w:val="hybridMultilevel"/>
    <w:tmpl w:val="25F0E7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A706CD8"/>
    <w:multiLevelType w:val="hybridMultilevel"/>
    <w:tmpl w:val="D604E3E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C1A5615"/>
    <w:multiLevelType w:val="hybridMultilevel"/>
    <w:tmpl w:val="325C62C8"/>
    <w:lvl w:ilvl="0" w:tplc="FE20AF5C">
      <w:start w:val="202"/>
      <w:numFmt w:val="bullet"/>
      <w:lvlText w:val="-"/>
      <w:lvlJc w:val="left"/>
      <w:pPr>
        <w:ind w:left="720" w:hanging="360"/>
      </w:pPr>
      <w:rPr>
        <w:rFonts w:ascii="Calibri" w:eastAsia="Times New Roman" w:hAnsi="Calibri" w:cs="Calibri" w:hint="default"/>
        <w:sz w:val="2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F0C3F8E"/>
    <w:multiLevelType w:val="hybridMultilevel"/>
    <w:tmpl w:val="F1EA2B6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31"/>
  </w:num>
  <w:num w:numId="3">
    <w:abstractNumId w:val="14"/>
  </w:num>
  <w:num w:numId="4">
    <w:abstractNumId w:val="36"/>
  </w:num>
  <w:num w:numId="5">
    <w:abstractNumId w:val="27"/>
  </w:num>
  <w:num w:numId="6">
    <w:abstractNumId w:val="43"/>
  </w:num>
  <w:num w:numId="7">
    <w:abstractNumId w:val="13"/>
  </w:num>
  <w:num w:numId="8">
    <w:abstractNumId w:val="20"/>
  </w:num>
  <w:num w:numId="9">
    <w:abstractNumId w:val="26"/>
  </w:num>
  <w:num w:numId="10">
    <w:abstractNumId w:val="41"/>
  </w:num>
  <w:num w:numId="11">
    <w:abstractNumId w:val="45"/>
  </w:num>
  <w:num w:numId="12">
    <w:abstractNumId w:val="39"/>
  </w:num>
  <w:num w:numId="13">
    <w:abstractNumId w:val="35"/>
  </w:num>
  <w:num w:numId="14">
    <w:abstractNumId w:val="40"/>
  </w:num>
  <w:num w:numId="15">
    <w:abstractNumId w:val="28"/>
  </w:num>
  <w:num w:numId="16">
    <w:abstractNumId w:val="34"/>
  </w:num>
  <w:num w:numId="17">
    <w:abstractNumId w:val="24"/>
  </w:num>
  <w:num w:numId="18">
    <w:abstractNumId w:val="19"/>
  </w:num>
  <w:num w:numId="19">
    <w:abstractNumId w:val="18"/>
  </w:num>
  <w:num w:numId="20">
    <w:abstractNumId w:val="33"/>
  </w:num>
  <w:num w:numId="21">
    <w:abstractNumId w:val="10"/>
  </w:num>
  <w:num w:numId="22">
    <w:abstractNumId w:val="11"/>
  </w:num>
  <w:num w:numId="23">
    <w:abstractNumId w:val="29"/>
  </w:num>
  <w:num w:numId="24">
    <w:abstractNumId w:val="12"/>
  </w:num>
  <w:num w:numId="25">
    <w:abstractNumId w:val="21"/>
  </w:num>
  <w:num w:numId="26">
    <w:abstractNumId w:val="32"/>
  </w:num>
  <w:num w:numId="27">
    <w:abstractNumId w:val="25"/>
  </w:num>
  <w:num w:numId="28">
    <w:abstractNumId w:val="44"/>
  </w:num>
  <w:num w:numId="29">
    <w:abstractNumId w:val="37"/>
  </w:num>
  <w:num w:numId="30">
    <w:abstractNumId w:val="16"/>
  </w:num>
  <w:num w:numId="31">
    <w:abstractNumId w:val="30"/>
  </w:num>
  <w:num w:numId="32">
    <w:abstractNumId w:val="22"/>
  </w:num>
  <w:num w:numId="33">
    <w:abstractNumId w:val="38"/>
  </w:num>
  <w:num w:numId="34">
    <w:abstractNumId w:val="9"/>
  </w:num>
  <w:num w:numId="35">
    <w:abstractNumId w:val="7"/>
  </w:num>
  <w:num w:numId="36">
    <w:abstractNumId w:val="6"/>
  </w:num>
  <w:num w:numId="37">
    <w:abstractNumId w:val="5"/>
  </w:num>
  <w:num w:numId="38">
    <w:abstractNumId w:val="4"/>
  </w:num>
  <w:num w:numId="39">
    <w:abstractNumId w:val="8"/>
  </w:num>
  <w:num w:numId="40">
    <w:abstractNumId w:val="3"/>
  </w:num>
  <w:num w:numId="41">
    <w:abstractNumId w:val="2"/>
  </w:num>
  <w:num w:numId="42">
    <w:abstractNumId w:val="1"/>
  </w:num>
  <w:num w:numId="43">
    <w:abstractNumId w:val="0"/>
  </w:num>
  <w:num w:numId="44">
    <w:abstractNumId w:val="17"/>
  </w:num>
  <w:num w:numId="45">
    <w:abstractNumId w:val="23"/>
  </w:num>
  <w:num w:numId="46">
    <w:abstractNumId w:val="8"/>
    <w:lvlOverride w:ilvl="0">
      <w:startOverride w:val="1"/>
    </w:lvlOverride>
  </w:num>
  <w:num w:numId="47">
    <w:abstractNumId w:val="42"/>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DateAndTime/>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56589"/>
    <w:rsid w:val="00001CDE"/>
    <w:rsid w:val="0001255D"/>
    <w:rsid w:val="0001419C"/>
    <w:rsid w:val="000145E0"/>
    <w:rsid w:val="00015194"/>
    <w:rsid w:val="0002659D"/>
    <w:rsid w:val="00027E79"/>
    <w:rsid w:val="00030412"/>
    <w:rsid w:val="0003188E"/>
    <w:rsid w:val="0004063C"/>
    <w:rsid w:val="0004247F"/>
    <w:rsid w:val="000427F9"/>
    <w:rsid w:val="00044664"/>
    <w:rsid w:val="00044665"/>
    <w:rsid w:val="00054442"/>
    <w:rsid w:val="00060BBF"/>
    <w:rsid w:val="00060C59"/>
    <w:rsid w:val="00061702"/>
    <w:rsid w:val="00062AFB"/>
    <w:rsid w:val="0006309D"/>
    <w:rsid w:val="000655DD"/>
    <w:rsid w:val="00065DA4"/>
    <w:rsid w:val="00065E64"/>
    <w:rsid w:val="00070FBE"/>
    <w:rsid w:val="00071F79"/>
    <w:rsid w:val="0007251B"/>
    <w:rsid w:val="000733A5"/>
    <w:rsid w:val="00074C71"/>
    <w:rsid w:val="000826D0"/>
    <w:rsid w:val="00082C5B"/>
    <w:rsid w:val="00083227"/>
    <w:rsid w:val="00086CBE"/>
    <w:rsid w:val="00087CE4"/>
    <w:rsid w:val="00090812"/>
    <w:rsid w:val="000908D4"/>
    <w:rsid w:val="000921F0"/>
    <w:rsid w:val="00093757"/>
    <w:rsid w:val="00093F9F"/>
    <w:rsid w:val="000A012A"/>
    <w:rsid w:val="000A07AC"/>
    <w:rsid w:val="000A0808"/>
    <w:rsid w:val="000A7A41"/>
    <w:rsid w:val="000B15A4"/>
    <w:rsid w:val="000D4E9A"/>
    <w:rsid w:val="000D61D4"/>
    <w:rsid w:val="000D7942"/>
    <w:rsid w:val="000D7D44"/>
    <w:rsid w:val="000E0C01"/>
    <w:rsid w:val="000F1E4A"/>
    <w:rsid w:val="000F6827"/>
    <w:rsid w:val="00100D34"/>
    <w:rsid w:val="00102E79"/>
    <w:rsid w:val="00103EFD"/>
    <w:rsid w:val="00107D87"/>
    <w:rsid w:val="0011629B"/>
    <w:rsid w:val="0012415E"/>
    <w:rsid w:val="00125025"/>
    <w:rsid w:val="001253F4"/>
    <w:rsid w:val="0013785E"/>
    <w:rsid w:val="00140026"/>
    <w:rsid w:val="00145702"/>
    <w:rsid w:val="00157482"/>
    <w:rsid w:val="00162DA5"/>
    <w:rsid w:val="0016521C"/>
    <w:rsid w:val="00165818"/>
    <w:rsid w:val="001707D8"/>
    <w:rsid w:val="00182074"/>
    <w:rsid w:val="00183A15"/>
    <w:rsid w:val="001B0A76"/>
    <w:rsid w:val="001B59B9"/>
    <w:rsid w:val="001B63C1"/>
    <w:rsid w:val="001B6E1A"/>
    <w:rsid w:val="001C0428"/>
    <w:rsid w:val="001C11F8"/>
    <w:rsid w:val="001C3149"/>
    <w:rsid w:val="001C4C92"/>
    <w:rsid w:val="001C5F70"/>
    <w:rsid w:val="001D46DE"/>
    <w:rsid w:val="001D5A0B"/>
    <w:rsid w:val="001D61D6"/>
    <w:rsid w:val="001E5FA3"/>
    <w:rsid w:val="001F0289"/>
    <w:rsid w:val="001F57F5"/>
    <w:rsid w:val="001F5DF6"/>
    <w:rsid w:val="0020401C"/>
    <w:rsid w:val="0020629A"/>
    <w:rsid w:val="00206E11"/>
    <w:rsid w:val="00206FE3"/>
    <w:rsid w:val="00207554"/>
    <w:rsid w:val="00211261"/>
    <w:rsid w:val="00240E1D"/>
    <w:rsid w:val="002443B3"/>
    <w:rsid w:val="00245C3F"/>
    <w:rsid w:val="002517BB"/>
    <w:rsid w:val="00252977"/>
    <w:rsid w:val="00256E24"/>
    <w:rsid w:val="00265491"/>
    <w:rsid w:val="0027364F"/>
    <w:rsid w:val="00276CE2"/>
    <w:rsid w:val="0028547E"/>
    <w:rsid w:val="00287AF1"/>
    <w:rsid w:val="002950D6"/>
    <w:rsid w:val="00296DA9"/>
    <w:rsid w:val="002A41C6"/>
    <w:rsid w:val="002A6D8E"/>
    <w:rsid w:val="002B09D8"/>
    <w:rsid w:val="002B1036"/>
    <w:rsid w:val="002B4FE5"/>
    <w:rsid w:val="002B785B"/>
    <w:rsid w:val="002C1E5B"/>
    <w:rsid w:val="002C2CAE"/>
    <w:rsid w:val="002D2B45"/>
    <w:rsid w:val="002D4362"/>
    <w:rsid w:val="002D5D04"/>
    <w:rsid w:val="002E6C6E"/>
    <w:rsid w:val="002E6CCF"/>
    <w:rsid w:val="002E7F9F"/>
    <w:rsid w:val="002F33D0"/>
    <w:rsid w:val="002F57A7"/>
    <w:rsid w:val="00300722"/>
    <w:rsid w:val="0030316D"/>
    <w:rsid w:val="0030791C"/>
    <w:rsid w:val="003150C9"/>
    <w:rsid w:val="003300FF"/>
    <w:rsid w:val="00332163"/>
    <w:rsid w:val="00333CB7"/>
    <w:rsid w:val="003360BB"/>
    <w:rsid w:val="00336681"/>
    <w:rsid w:val="00340872"/>
    <w:rsid w:val="003542CB"/>
    <w:rsid w:val="00357363"/>
    <w:rsid w:val="00371946"/>
    <w:rsid w:val="00373D2F"/>
    <w:rsid w:val="00376B2E"/>
    <w:rsid w:val="00377199"/>
    <w:rsid w:val="00384779"/>
    <w:rsid w:val="003A40EB"/>
    <w:rsid w:val="003A5AF4"/>
    <w:rsid w:val="003A7774"/>
    <w:rsid w:val="003C5922"/>
    <w:rsid w:val="003C6D6F"/>
    <w:rsid w:val="003C7358"/>
    <w:rsid w:val="003D0713"/>
    <w:rsid w:val="003D2F2A"/>
    <w:rsid w:val="003D31CD"/>
    <w:rsid w:val="003D6ADE"/>
    <w:rsid w:val="003E5B4B"/>
    <w:rsid w:val="003E61F6"/>
    <w:rsid w:val="003F0D93"/>
    <w:rsid w:val="003F5FE8"/>
    <w:rsid w:val="00407537"/>
    <w:rsid w:val="0041629F"/>
    <w:rsid w:val="004165BD"/>
    <w:rsid w:val="0042220D"/>
    <w:rsid w:val="00424A92"/>
    <w:rsid w:val="0043377A"/>
    <w:rsid w:val="004379B6"/>
    <w:rsid w:val="0044428E"/>
    <w:rsid w:val="00446465"/>
    <w:rsid w:val="004475B7"/>
    <w:rsid w:val="00450DB4"/>
    <w:rsid w:val="004526FE"/>
    <w:rsid w:val="00457137"/>
    <w:rsid w:val="00460D54"/>
    <w:rsid w:val="00461D3E"/>
    <w:rsid w:val="004706CC"/>
    <w:rsid w:val="004713DD"/>
    <w:rsid w:val="004773C3"/>
    <w:rsid w:val="00480B61"/>
    <w:rsid w:val="0048302F"/>
    <w:rsid w:val="00483061"/>
    <w:rsid w:val="00484ECD"/>
    <w:rsid w:val="00487654"/>
    <w:rsid w:val="00492957"/>
    <w:rsid w:val="004978A3"/>
    <w:rsid w:val="004A1D17"/>
    <w:rsid w:val="004B140B"/>
    <w:rsid w:val="004B75AC"/>
    <w:rsid w:val="004C3644"/>
    <w:rsid w:val="004C41DC"/>
    <w:rsid w:val="004C5D70"/>
    <w:rsid w:val="004D0650"/>
    <w:rsid w:val="004D12DD"/>
    <w:rsid w:val="004E5778"/>
    <w:rsid w:val="004E7ED8"/>
    <w:rsid w:val="0050376D"/>
    <w:rsid w:val="00512C25"/>
    <w:rsid w:val="00522EAF"/>
    <w:rsid w:val="005302CB"/>
    <w:rsid w:val="00532F11"/>
    <w:rsid w:val="00534420"/>
    <w:rsid w:val="00547107"/>
    <w:rsid w:val="00550EB8"/>
    <w:rsid w:val="0055434C"/>
    <w:rsid w:val="00555658"/>
    <w:rsid w:val="00564C6B"/>
    <w:rsid w:val="0057231C"/>
    <w:rsid w:val="0058165B"/>
    <w:rsid w:val="00585881"/>
    <w:rsid w:val="00591283"/>
    <w:rsid w:val="005926C7"/>
    <w:rsid w:val="00596223"/>
    <w:rsid w:val="005A56DA"/>
    <w:rsid w:val="005A61CE"/>
    <w:rsid w:val="005A720C"/>
    <w:rsid w:val="005A7E5A"/>
    <w:rsid w:val="005B1285"/>
    <w:rsid w:val="005B1410"/>
    <w:rsid w:val="005B2E60"/>
    <w:rsid w:val="005C5B90"/>
    <w:rsid w:val="005D4A40"/>
    <w:rsid w:val="005D643F"/>
    <w:rsid w:val="005E1207"/>
    <w:rsid w:val="005E1BF9"/>
    <w:rsid w:val="005E2889"/>
    <w:rsid w:val="005E493B"/>
    <w:rsid w:val="005F00B9"/>
    <w:rsid w:val="005F2951"/>
    <w:rsid w:val="005F5DE8"/>
    <w:rsid w:val="005F600F"/>
    <w:rsid w:val="005F6B63"/>
    <w:rsid w:val="0060319D"/>
    <w:rsid w:val="00606B50"/>
    <w:rsid w:val="0061446F"/>
    <w:rsid w:val="00617FEC"/>
    <w:rsid w:val="0062380B"/>
    <w:rsid w:val="00624DDC"/>
    <w:rsid w:val="00624DF7"/>
    <w:rsid w:val="006253B6"/>
    <w:rsid w:val="006257ED"/>
    <w:rsid w:val="0062686E"/>
    <w:rsid w:val="00630B30"/>
    <w:rsid w:val="00630F91"/>
    <w:rsid w:val="006345D7"/>
    <w:rsid w:val="00651FF6"/>
    <w:rsid w:val="006571B1"/>
    <w:rsid w:val="00667A5A"/>
    <w:rsid w:val="0068303E"/>
    <w:rsid w:val="00683530"/>
    <w:rsid w:val="0068383E"/>
    <w:rsid w:val="00691313"/>
    <w:rsid w:val="006A27EB"/>
    <w:rsid w:val="006A2C3C"/>
    <w:rsid w:val="006A4D02"/>
    <w:rsid w:val="006A59A2"/>
    <w:rsid w:val="006B1BF9"/>
    <w:rsid w:val="006B31DA"/>
    <w:rsid w:val="006B53F1"/>
    <w:rsid w:val="006B6037"/>
    <w:rsid w:val="006B7C02"/>
    <w:rsid w:val="006B7EF2"/>
    <w:rsid w:val="006C0E56"/>
    <w:rsid w:val="006C351E"/>
    <w:rsid w:val="006C60BE"/>
    <w:rsid w:val="006D3C83"/>
    <w:rsid w:val="006E4F82"/>
    <w:rsid w:val="006E574E"/>
    <w:rsid w:val="006F2280"/>
    <w:rsid w:val="007009CA"/>
    <w:rsid w:val="00702023"/>
    <w:rsid w:val="00717BDC"/>
    <w:rsid w:val="0072072F"/>
    <w:rsid w:val="00723A28"/>
    <w:rsid w:val="00725CCD"/>
    <w:rsid w:val="00730953"/>
    <w:rsid w:val="00734F90"/>
    <w:rsid w:val="00736B62"/>
    <w:rsid w:val="00737FF3"/>
    <w:rsid w:val="007406C0"/>
    <w:rsid w:val="007447F1"/>
    <w:rsid w:val="00753AE9"/>
    <w:rsid w:val="0075418C"/>
    <w:rsid w:val="00754FBB"/>
    <w:rsid w:val="00760130"/>
    <w:rsid w:val="00764C85"/>
    <w:rsid w:val="00767C35"/>
    <w:rsid w:val="00780170"/>
    <w:rsid w:val="007812F5"/>
    <w:rsid w:val="007830F4"/>
    <w:rsid w:val="007864F2"/>
    <w:rsid w:val="00793E3E"/>
    <w:rsid w:val="007A0201"/>
    <w:rsid w:val="007A08CF"/>
    <w:rsid w:val="007A29C5"/>
    <w:rsid w:val="007B2952"/>
    <w:rsid w:val="007B3B91"/>
    <w:rsid w:val="007B6CA2"/>
    <w:rsid w:val="007B6FFF"/>
    <w:rsid w:val="007C2EE0"/>
    <w:rsid w:val="007C5EA6"/>
    <w:rsid w:val="007C7B4B"/>
    <w:rsid w:val="007E43B1"/>
    <w:rsid w:val="007F55C8"/>
    <w:rsid w:val="008046D8"/>
    <w:rsid w:val="00804CEE"/>
    <w:rsid w:val="008064AA"/>
    <w:rsid w:val="00823428"/>
    <w:rsid w:val="008369BA"/>
    <w:rsid w:val="00836CD6"/>
    <w:rsid w:val="00840D32"/>
    <w:rsid w:val="00843933"/>
    <w:rsid w:val="00843F7C"/>
    <w:rsid w:val="008453E8"/>
    <w:rsid w:val="00850F4C"/>
    <w:rsid w:val="00851FDB"/>
    <w:rsid w:val="008530B0"/>
    <w:rsid w:val="0086189B"/>
    <w:rsid w:val="00864C1F"/>
    <w:rsid w:val="00864CC0"/>
    <w:rsid w:val="00870FA1"/>
    <w:rsid w:val="008750C7"/>
    <w:rsid w:val="00875220"/>
    <w:rsid w:val="00875EA9"/>
    <w:rsid w:val="00877B9C"/>
    <w:rsid w:val="00884E3B"/>
    <w:rsid w:val="00885967"/>
    <w:rsid w:val="00885D13"/>
    <w:rsid w:val="00891CD9"/>
    <w:rsid w:val="00895F3E"/>
    <w:rsid w:val="00896F92"/>
    <w:rsid w:val="008A3DC1"/>
    <w:rsid w:val="008C1180"/>
    <w:rsid w:val="008C13BF"/>
    <w:rsid w:val="008D1026"/>
    <w:rsid w:val="008D10CB"/>
    <w:rsid w:val="008D3472"/>
    <w:rsid w:val="008D3E97"/>
    <w:rsid w:val="008E0239"/>
    <w:rsid w:val="008E4718"/>
    <w:rsid w:val="008E6079"/>
    <w:rsid w:val="008F2446"/>
    <w:rsid w:val="008F35C6"/>
    <w:rsid w:val="008F39BD"/>
    <w:rsid w:val="00901040"/>
    <w:rsid w:val="009040EB"/>
    <w:rsid w:val="0090708D"/>
    <w:rsid w:val="00911B09"/>
    <w:rsid w:val="00923F25"/>
    <w:rsid w:val="009265C2"/>
    <w:rsid w:val="00926D72"/>
    <w:rsid w:val="009374F2"/>
    <w:rsid w:val="00944606"/>
    <w:rsid w:val="00951175"/>
    <w:rsid w:val="00957C72"/>
    <w:rsid w:val="00962411"/>
    <w:rsid w:val="00963503"/>
    <w:rsid w:val="00963B32"/>
    <w:rsid w:val="00965DBD"/>
    <w:rsid w:val="00971944"/>
    <w:rsid w:val="009760B2"/>
    <w:rsid w:val="009815C6"/>
    <w:rsid w:val="009872F8"/>
    <w:rsid w:val="00987DF4"/>
    <w:rsid w:val="00991350"/>
    <w:rsid w:val="00996201"/>
    <w:rsid w:val="009A39E1"/>
    <w:rsid w:val="009A3AD8"/>
    <w:rsid w:val="009A6EE8"/>
    <w:rsid w:val="009B0F58"/>
    <w:rsid w:val="009B60E4"/>
    <w:rsid w:val="009C3380"/>
    <w:rsid w:val="009D127A"/>
    <w:rsid w:val="009D1CD3"/>
    <w:rsid w:val="009D4965"/>
    <w:rsid w:val="009D5642"/>
    <w:rsid w:val="009D7915"/>
    <w:rsid w:val="009E425F"/>
    <w:rsid w:val="009E7E38"/>
    <w:rsid w:val="009F0203"/>
    <w:rsid w:val="009F0580"/>
    <w:rsid w:val="009F265B"/>
    <w:rsid w:val="009F33F6"/>
    <w:rsid w:val="009F413A"/>
    <w:rsid w:val="009F482C"/>
    <w:rsid w:val="009F68DB"/>
    <w:rsid w:val="00A03E3F"/>
    <w:rsid w:val="00A1108E"/>
    <w:rsid w:val="00A110F4"/>
    <w:rsid w:val="00A22F8A"/>
    <w:rsid w:val="00A263BD"/>
    <w:rsid w:val="00A268D4"/>
    <w:rsid w:val="00A27CD0"/>
    <w:rsid w:val="00A32D03"/>
    <w:rsid w:val="00A362B6"/>
    <w:rsid w:val="00A420BD"/>
    <w:rsid w:val="00A42D62"/>
    <w:rsid w:val="00A43669"/>
    <w:rsid w:val="00A464DD"/>
    <w:rsid w:val="00A50479"/>
    <w:rsid w:val="00A52D1C"/>
    <w:rsid w:val="00A54E66"/>
    <w:rsid w:val="00A55A37"/>
    <w:rsid w:val="00A5756B"/>
    <w:rsid w:val="00A64DDC"/>
    <w:rsid w:val="00A67DFF"/>
    <w:rsid w:val="00A71475"/>
    <w:rsid w:val="00A714DC"/>
    <w:rsid w:val="00A7179C"/>
    <w:rsid w:val="00A71A30"/>
    <w:rsid w:val="00A74927"/>
    <w:rsid w:val="00A761CB"/>
    <w:rsid w:val="00A85701"/>
    <w:rsid w:val="00A91134"/>
    <w:rsid w:val="00A9146E"/>
    <w:rsid w:val="00A94B22"/>
    <w:rsid w:val="00AA2C3B"/>
    <w:rsid w:val="00AB4354"/>
    <w:rsid w:val="00AC5403"/>
    <w:rsid w:val="00AD0344"/>
    <w:rsid w:val="00AD1058"/>
    <w:rsid w:val="00AD3261"/>
    <w:rsid w:val="00AD3CD4"/>
    <w:rsid w:val="00AD4355"/>
    <w:rsid w:val="00AE0394"/>
    <w:rsid w:val="00AE2F2D"/>
    <w:rsid w:val="00AE3F5F"/>
    <w:rsid w:val="00AF04E2"/>
    <w:rsid w:val="00B03F01"/>
    <w:rsid w:val="00B04EE4"/>
    <w:rsid w:val="00B11532"/>
    <w:rsid w:val="00B13DC4"/>
    <w:rsid w:val="00B17B7C"/>
    <w:rsid w:val="00B23277"/>
    <w:rsid w:val="00B245AD"/>
    <w:rsid w:val="00B31FF8"/>
    <w:rsid w:val="00B32CB5"/>
    <w:rsid w:val="00B4182B"/>
    <w:rsid w:val="00B42A2B"/>
    <w:rsid w:val="00B55E54"/>
    <w:rsid w:val="00B56589"/>
    <w:rsid w:val="00B578CF"/>
    <w:rsid w:val="00B63580"/>
    <w:rsid w:val="00B64D05"/>
    <w:rsid w:val="00B65ACC"/>
    <w:rsid w:val="00B66DFD"/>
    <w:rsid w:val="00B70460"/>
    <w:rsid w:val="00B833BB"/>
    <w:rsid w:val="00B9441B"/>
    <w:rsid w:val="00B96EE7"/>
    <w:rsid w:val="00BB15CF"/>
    <w:rsid w:val="00BB226D"/>
    <w:rsid w:val="00BB2925"/>
    <w:rsid w:val="00BB3971"/>
    <w:rsid w:val="00BB4BF8"/>
    <w:rsid w:val="00BD2733"/>
    <w:rsid w:val="00BD3052"/>
    <w:rsid w:val="00BD6E99"/>
    <w:rsid w:val="00BD702B"/>
    <w:rsid w:val="00BD7B78"/>
    <w:rsid w:val="00BE11C3"/>
    <w:rsid w:val="00BE371B"/>
    <w:rsid w:val="00BE773B"/>
    <w:rsid w:val="00BF1AA8"/>
    <w:rsid w:val="00C05352"/>
    <w:rsid w:val="00C0544E"/>
    <w:rsid w:val="00C22E1F"/>
    <w:rsid w:val="00C24391"/>
    <w:rsid w:val="00C26528"/>
    <w:rsid w:val="00C31886"/>
    <w:rsid w:val="00C32404"/>
    <w:rsid w:val="00C32B01"/>
    <w:rsid w:val="00C3358C"/>
    <w:rsid w:val="00C366E9"/>
    <w:rsid w:val="00C41133"/>
    <w:rsid w:val="00C5303B"/>
    <w:rsid w:val="00C54A5C"/>
    <w:rsid w:val="00C54D62"/>
    <w:rsid w:val="00C64EB0"/>
    <w:rsid w:val="00C73360"/>
    <w:rsid w:val="00C76691"/>
    <w:rsid w:val="00C76CBB"/>
    <w:rsid w:val="00C8052B"/>
    <w:rsid w:val="00C81599"/>
    <w:rsid w:val="00C82DAE"/>
    <w:rsid w:val="00C86CB2"/>
    <w:rsid w:val="00C87DBB"/>
    <w:rsid w:val="00C91C71"/>
    <w:rsid w:val="00C95126"/>
    <w:rsid w:val="00C95C7D"/>
    <w:rsid w:val="00CA72A5"/>
    <w:rsid w:val="00CC07BF"/>
    <w:rsid w:val="00CC4651"/>
    <w:rsid w:val="00CD72CC"/>
    <w:rsid w:val="00CE018E"/>
    <w:rsid w:val="00CE110F"/>
    <w:rsid w:val="00CE7A4A"/>
    <w:rsid w:val="00CF315D"/>
    <w:rsid w:val="00D1343F"/>
    <w:rsid w:val="00D13AA8"/>
    <w:rsid w:val="00D13BB1"/>
    <w:rsid w:val="00D239B5"/>
    <w:rsid w:val="00D32B72"/>
    <w:rsid w:val="00D4033C"/>
    <w:rsid w:val="00D44F8E"/>
    <w:rsid w:val="00D45504"/>
    <w:rsid w:val="00D51337"/>
    <w:rsid w:val="00D51DA8"/>
    <w:rsid w:val="00D5346A"/>
    <w:rsid w:val="00D55767"/>
    <w:rsid w:val="00D57CD5"/>
    <w:rsid w:val="00D6770B"/>
    <w:rsid w:val="00D70719"/>
    <w:rsid w:val="00D70EA0"/>
    <w:rsid w:val="00D71BA0"/>
    <w:rsid w:val="00D749DF"/>
    <w:rsid w:val="00D82755"/>
    <w:rsid w:val="00D82E67"/>
    <w:rsid w:val="00D831AC"/>
    <w:rsid w:val="00D97926"/>
    <w:rsid w:val="00DA0D94"/>
    <w:rsid w:val="00DA3557"/>
    <w:rsid w:val="00DA4701"/>
    <w:rsid w:val="00DA7298"/>
    <w:rsid w:val="00DA73DC"/>
    <w:rsid w:val="00DB429A"/>
    <w:rsid w:val="00DC3C44"/>
    <w:rsid w:val="00DC65F2"/>
    <w:rsid w:val="00DC7876"/>
    <w:rsid w:val="00DC7DD5"/>
    <w:rsid w:val="00DD1CDF"/>
    <w:rsid w:val="00DD2A7E"/>
    <w:rsid w:val="00DD43F4"/>
    <w:rsid w:val="00DE3ED7"/>
    <w:rsid w:val="00DE43FC"/>
    <w:rsid w:val="00DF0651"/>
    <w:rsid w:val="00DF1291"/>
    <w:rsid w:val="00E000EC"/>
    <w:rsid w:val="00E012BA"/>
    <w:rsid w:val="00E045BB"/>
    <w:rsid w:val="00E05CF1"/>
    <w:rsid w:val="00E1392C"/>
    <w:rsid w:val="00E22AC6"/>
    <w:rsid w:val="00E24830"/>
    <w:rsid w:val="00E27774"/>
    <w:rsid w:val="00E318A6"/>
    <w:rsid w:val="00E33CAD"/>
    <w:rsid w:val="00E41C62"/>
    <w:rsid w:val="00E41DB3"/>
    <w:rsid w:val="00E41EE9"/>
    <w:rsid w:val="00E42B29"/>
    <w:rsid w:val="00E461D4"/>
    <w:rsid w:val="00E46E46"/>
    <w:rsid w:val="00E55213"/>
    <w:rsid w:val="00E62285"/>
    <w:rsid w:val="00E62819"/>
    <w:rsid w:val="00E66091"/>
    <w:rsid w:val="00E66302"/>
    <w:rsid w:val="00E71E25"/>
    <w:rsid w:val="00E75D57"/>
    <w:rsid w:val="00E76378"/>
    <w:rsid w:val="00E80588"/>
    <w:rsid w:val="00E9045F"/>
    <w:rsid w:val="00E909DE"/>
    <w:rsid w:val="00EA00AC"/>
    <w:rsid w:val="00EA0D4F"/>
    <w:rsid w:val="00EA26BA"/>
    <w:rsid w:val="00EA405B"/>
    <w:rsid w:val="00EB1903"/>
    <w:rsid w:val="00EB4C26"/>
    <w:rsid w:val="00EB6134"/>
    <w:rsid w:val="00EB7832"/>
    <w:rsid w:val="00EC1A6C"/>
    <w:rsid w:val="00EC2978"/>
    <w:rsid w:val="00EC2C0B"/>
    <w:rsid w:val="00ED3A80"/>
    <w:rsid w:val="00ED47C4"/>
    <w:rsid w:val="00ED7509"/>
    <w:rsid w:val="00EE015F"/>
    <w:rsid w:val="00EE38AF"/>
    <w:rsid w:val="00EF1B22"/>
    <w:rsid w:val="00EF254B"/>
    <w:rsid w:val="00EF4FF2"/>
    <w:rsid w:val="00F0433C"/>
    <w:rsid w:val="00F071DE"/>
    <w:rsid w:val="00F17263"/>
    <w:rsid w:val="00F2502D"/>
    <w:rsid w:val="00F30335"/>
    <w:rsid w:val="00F32EC9"/>
    <w:rsid w:val="00F33A4A"/>
    <w:rsid w:val="00F35224"/>
    <w:rsid w:val="00F42246"/>
    <w:rsid w:val="00F73C62"/>
    <w:rsid w:val="00F74630"/>
    <w:rsid w:val="00F85D35"/>
    <w:rsid w:val="00F862E6"/>
    <w:rsid w:val="00F9122A"/>
    <w:rsid w:val="00F917E5"/>
    <w:rsid w:val="00FA5738"/>
    <w:rsid w:val="00FA6D2C"/>
    <w:rsid w:val="00FB5BF6"/>
    <w:rsid w:val="00FB7A48"/>
    <w:rsid w:val="00FB7FC0"/>
    <w:rsid w:val="00FC2F38"/>
    <w:rsid w:val="00FC32D9"/>
    <w:rsid w:val="00FC6359"/>
    <w:rsid w:val="00FC662F"/>
    <w:rsid w:val="00FC7041"/>
    <w:rsid w:val="00FC704C"/>
    <w:rsid w:val="00FC779A"/>
    <w:rsid w:val="00FD3249"/>
    <w:rsid w:val="00FF5C51"/>
    <w:rsid w:val="00FF73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3843A651"/>
  <w15:docId w15:val="{B4BD25BD-379E-4C5A-8FCC-F213FA5325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BD6E9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6B53F1"/>
    <w:pPr>
      <w:ind w:left="720"/>
      <w:contextualSpacing/>
    </w:pPr>
  </w:style>
  <w:style w:type="character" w:styleId="CommentReference">
    <w:name w:val="annotation reference"/>
    <w:basedOn w:val="DefaultParagraphFont"/>
    <w:uiPriority w:val="99"/>
    <w:unhideWhenUsed/>
    <w:rsid w:val="00AE3F5F"/>
    <w:rPr>
      <w:sz w:val="16"/>
      <w:szCs w:val="16"/>
    </w:rPr>
  </w:style>
  <w:style w:type="paragraph" w:styleId="CommentText">
    <w:name w:val="annotation text"/>
    <w:basedOn w:val="Normal"/>
    <w:link w:val="CommentTextChar"/>
    <w:uiPriority w:val="99"/>
    <w:unhideWhenUsed/>
    <w:rsid w:val="00AE3F5F"/>
    <w:pPr>
      <w:spacing w:line="240" w:lineRule="auto"/>
    </w:pPr>
    <w:rPr>
      <w:sz w:val="20"/>
      <w:szCs w:val="20"/>
    </w:rPr>
  </w:style>
  <w:style w:type="character" w:customStyle="1" w:styleId="CommentTextChar">
    <w:name w:val="Comment Text Char"/>
    <w:basedOn w:val="DefaultParagraphFont"/>
    <w:link w:val="CommentText"/>
    <w:uiPriority w:val="99"/>
    <w:rsid w:val="00AE3F5F"/>
    <w:rPr>
      <w:sz w:val="20"/>
      <w:szCs w:val="20"/>
    </w:rPr>
  </w:style>
  <w:style w:type="paragraph" w:styleId="CommentSubject">
    <w:name w:val="annotation subject"/>
    <w:basedOn w:val="CommentText"/>
    <w:next w:val="CommentText"/>
    <w:link w:val="CommentSubjectChar"/>
    <w:uiPriority w:val="99"/>
    <w:semiHidden/>
    <w:unhideWhenUsed/>
    <w:rsid w:val="00AE3F5F"/>
    <w:rPr>
      <w:b/>
      <w:bCs/>
    </w:rPr>
  </w:style>
  <w:style w:type="character" w:customStyle="1" w:styleId="CommentSubjectChar">
    <w:name w:val="Comment Subject Char"/>
    <w:basedOn w:val="CommentTextChar"/>
    <w:link w:val="CommentSubject"/>
    <w:uiPriority w:val="99"/>
    <w:semiHidden/>
    <w:rsid w:val="00AE3F5F"/>
    <w:rPr>
      <w:b/>
      <w:bCs/>
      <w:sz w:val="20"/>
      <w:szCs w:val="20"/>
    </w:rPr>
  </w:style>
  <w:style w:type="paragraph" w:styleId="BalloonText">
    <w:name w:val="Balloon Text"/>
    <w:basedOn w:val="Normal"/>
    <w:link w:val="BalloonTextChar"/>
    <w:uiPriority w:val="99"/>
    <w:semiHidden/>
    <w:unhideWhenUsed/>
    <w:rsid w:val="00AE3F5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E3F5F"/>
    <w:rPr>
      <w:rFonts w:ascii="Tahoma" w:hAnsi="Tahoma" w:cs="Tahoma"/>
      <w:sz w:val="16"/>
      <w:szCs w:val="16"/>
    </w:rPr>
  </w:style>
  <w:style w:type="paragraph" w:styleId="Header">
    <w:name w:val="header"/>
    <w:basedOn w:val="Normal"/>
    <w:link w:val="HeaderChar"/>
    <w:unhideWhenUsed/>
    <w:rsid w:val="0004063C"/>
    <w:pPr>
      <w:tabs>
        <w:tab w:val="center" w:pos="4680"/>
        <w:tab w:val="right" w:pos="9360"/>
      </w:tabs>
      <w:spacing w:after="0" w:line="240" w:lineRule="auto"/>
    </w:pPr>
  </w:style>
  <w:style w:type="character" w:customStyle="1" w:styleId="HeaderChar">
    <w:name w:val="Header Char"/>
    <w:basedOn w:val="DefaultParagraphFont"/>
    <w:link w:val="Header"/>
    <w:rsid w:val="0004063C"/>
  </w:style>
  <w:style w:type="paragraph" w:styleId="Footer">
    <w:name w:val="footer"/>
    <w:basedOn w:val="Normal"/>
    <w:link w:val="FooterChar"/>
    <w:uiPriority w:val="99"/>
    <w:unhideWhenUsed/>
    <w:rsid w:val="0004063C"/>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063C"/>
  </w:style>
  <w:style w:type="table" w:styleId="TableGrid">
    <w:name w:val="Table Grid"/>
    <w:basedOn w:val="TableNormal"/>
    <w:uiPriority w:val="39"/>
    <w:rsid w:val="000D7D44"/>
    <w:pPr>
      <w:spacing w:after="0" w:line="240" w:lineRule="auto"/>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C86CB2"/>
    <w:pPr>
      <w:spacing w:before="100" w:beforeAutospacing="1" w:after="100" w:afterAutospacing="1"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unhideWhenUsed/>
    <w:rsid w:val="00B55E54"/>
    <w:pPr>
      <w:spacing w:after="0" w:line="240" w:lineRule="auto"/>
    </w:pPr>
    <w:rPr>
      <w:sz w:val="20"/>
      <w:szCs w:val="20"/>
    </w:rPr>
  </w:style>
  <w:style w:type="character" w:customStyle="1" w:styleId="FootnoteTextChar">
    <w:name w:val="Footnote Text Char"/>
    <w:basedOn w:val="DefaultParagraphFont"/>
    <w:link w:val="FootnoteText"/>
    <w:uiPriority w:val="99"/>
    <w:rsid w:val="00B55E54"/>
    <w:rPr>
      <w:sz w:val="20"/>
      <w:szCs w:val="20"/>
    </w:rPr>
  </w:style>
  <w:style w:type="character" w:styleId="FootnoteReference">
    <w:name w:val="footnote reference"/>
    <w:basedOn w:val="DefaultParagraphFont"/>
    <w:uiPriority w:val="99"/>
    <w:unhideWhenUsed/>
    <w:rsid w:val="00B55E54"/>
    <w:rPr>
      <w:vertAlign w:val="superscript"/>
    </w:rPr>
  </w:style>
  <w:style w:type="paragraph" w:styleId="NoSpacing">
    <w:name w:val="No Spacing"/>
    <w:uiPriority w:val="1"/>
    <w:qFormat/>
    <w:rsid w:val="00E41C62"/>
    <w:pPr>
      <w:spacing w:after="0" w:line="240" w:lineRule="auto"/>
    </w:pPr>
  </w:style>
  <w:style w:type="character" w:styleId="Hyperlink">
    <w:name w:val="Hyperlink"/>
    <w:basedOn w:val="DefaultParagraphFont"/>
    <w:uiPriority w:val="99"/>
    <w:unhideWhenUsed/>
    <w:rsid w:val="00157482"/>
    <w:rPr>
      <w:color w:val="0000FF" w:themeColor="hyperlink"/>
      <w:u w:val="single"/>
    </w:rPr>
  </w:style>
  <w:style w:type="character" w:customStyle="1" w:styleId="ListParagraphChar">
    <w:name w:val="List Paragraph Char"/>
    <w:link w:val="ListParagraph"/>
    <w:uiPriority w:val="34"/>
    <w:locked/>
    <w:rsid w:val="00B13DC4"/>
  </w:style>
  <w:style w:type="paragraph" w:styleId="Revision">
    <w:name w:val="Revision"/>
    <w:hidden/>
    <w:uiPriority w:val="99"/>
    <w:semiHidden/>
    <w:rsid w:val="004165BD"/>
    <w:pPr>
      <w:spacing w:after="0" w:line="240" w:lineRule="auto"/>
    </w:pPr>
  </w:style>
  <w:style w:type="paragraph" w:customStyle="1" w:styleId="ReportCover-Title">
    <w:name w:val="ReportCover-Title"/>
    <w:basedOn w:val="Normal"/>
    <w:rsid w:val="00D51337"/>
    <w:pPr>
      <w:spacing w:after="0" w:line="420" w:lineRule="exact"/>
    </w:pPr>
    <w:rPr>
      <w:rFonts w:ascii="Franklin Gothic Medium" w:eastAsia="Times New Roman" w:hAnsi="Franklin Gothic Medium" w:cs="Times New Roman"/>
      <w:b/>
      <w:color w:val="003C79"/>
      <w:sz w:val="40"/>
      <w:szCs w:val="40"/>
    </w:rPr>
  </w:style>
  <w:style w:type="paragraph" w:customStyle="1" w:styleId="ReportCover-Date">
    <w:name w:val="ReportCover-Date"/>
    <w:basedOn w:val="Normal"/>
    <w:rsid w:val="00D51337"/>
    <w:pPr>
      <w:spacing w:after="840" w:line="260" w:lineRule="exact"/>
    </w:pPr>
    <w:rPr>
      <w:rFonts w:ascii="Franklin Gothic Medium" w:eastAsia="Times New Roman" w:hAnsi="Franklin Gothic Medium" w:cs="Times New Roman"/>
      <w:b/>
      <w:color w:val="003C79"/>
      <w:sz w:val="24"/>
      <w:szCs w:val="20"/>
    </w:rPr>
  </w:style>
  <w:style w:type="paragraph" w:customStyle="1" w:styleId="ExhibitTitle">
    <w:name w:val="Exhibit Title"/>
    <w:basedOn w:val="Normal"/>
    <w:link w:val="ExhibitTitleChar"/>
    <w:qFormat/>
    <w:rsid w:val="00AD1058"/>
    <w:pPr>
      <w:keepNext/>
      <w:keepLines/>
      <w:spacing w:before="320" w:after="120" w:line="240" w:lineRule="auto"/>
      <w:ind w:left="900" w:hanging="900"/>
    </w:pPr>
    <w:rPr>
      <w:rFonts w:eastAsia="SimSun" w:cstheme="minorHAnsi"/>
      <w:b/>
      <w:lang w:eastAsia="zh-CN"/>
    </w:rPr>
  </w:style>
  <w:style w:type="character" w:customStyle="1" w:styleId="ExhibitTitleChar">
    <w:name w:val="Exhibit Title Char"/>
    <w:link w:val="ExhibitTitle"/>
    <w:locked/>
    <w:rsid w:val="00AD1058"/>
    <w:rPr>
      <w:rFonts w:eastAsia="SimSun" w:cstheme="minorHAnsi"/>
      <w:b/>
      <w:lang w:eastAsia="zh-CN"/>
    </w:rPr>
  </w:style>
  <w:style w:type="paragraph" w:customStyle="1" w:styleId="EQ3">
    <w:name w:val="EQ3"/>
    <w:basedOn w:val="Normal"/>
    <w:qFormat/>
    <w:rsid w:val="00926D72"/>
    <w:pPr>
      <w:spacing w:after="0" w:line="240" w:lineRule="auto"/>
    </w:pPr>
    <w:rPr>
      <w:rFonts w:ascii="Times New Roman" w:eastAsia="Calibri" w:hAnsi="Times New Roman" w:cs="Times New Roman"/>
      <w:sz w:val="20"/>
      <w:szCs w:val="20"/>
    </w:rPr>
  </w:style>
  <w:style w:type="paragraph" w:customStyle="1" w:styleId="EQ">
    <w:name w:val="EQ"/>
    <w:basedOn w:val="Normal"/>
    <w:autoRedefine/>
    <w:qFormat/>
    <w:rsid w:val="00926D72"/>
    <w:pPr>
      <w:keepNext/>
      <w:spacing w:after="0" w:line="240" w:lineRule="auto"/>
      <w:ind w:left="648" w:hanging="648"/>
    </w:pPr>
    <w:rPr>
      <w:rFonts w:ascii="Calibri Light" w:eastAsia="Times New Roman" w:hAnsi="Calibri Light" w:cs="Calibri Light"/>
      <w:b/>
      <w:sz w:val="20"/>
      <w:szCs w:val="20"/>
    </w:rPr>
  </w:style>
  <w:style w:type="table" w:customStyle="1" w:styleId="TableGrid1">
    <w:name w:val="Table Grid1"/>
    <w:basedOn w:val="TableNormal"/>
    <w:next w:val="TableGrid"/>
    <w:uiPriority w:val="39"/>
    <w:rsid w:val="00926D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Normal"/>
    <w:qFormat/>
    <w:rsid w:val="00AD1058"/>
    <w:pPr>
      <w:spacing w:before="60" w:after="60" w:line="240" w:lineRule="auto"/>
    </w:pPr>
    <w:rPr>
      <w:rFonts w:eastAsia="SimSun" w:cstheme="minorHAnsi"/>
      <w:lang w:eastAsia="zh-CN"/>
    </w:rPr>
  </w:style>
  <w:style w:type="paragraph" w:customStyle="1" w:styleId="TableHeader">
    <w:name w:val="Table Header"/>
    <w:basedOn w:val="Normal"/>
    <w:qFormat/>
    <w:rsid w:val="00AD1058"/>
    <w:pPr>
      <w:spacing w:before="80" w:after="80" w:line="240" w:lineRule="auto"/>
      <w:jc w:val="center"/>
    </w:pPr>
    <w:rPr>
      <w:rFonts w:eastAsia="SimSun" w:cstheme="minorHAnsi"/>
      <w:b/>
      <w:color w:val="FFFFFF" w:themeColor="background1"/>
      <w:lang w:eastAsia="zh-CN"/>
    </w:rPr>
  </w:style>
  <w:style w:type="paragraph" w:styleId="BodyText">
    <w:name w:val="Body Text"/>
    <w:basedOn w:val="Normal"/>
    <w:link w:val="BodyTextChar"/>
    <w:uiPriority w:val="99"/>
    <w:qFormat/>
    <w:rsid w:val="00BD6E99"/>
    <w:rPr>
      <w:rFonts w:eastAsia="SimSun" w:cs="Times New Roman"/>
      <w:lang w:eastAsia="zh-CN"/>
    </w:rPr>
  </w:style>
  <w:style w:type="character" w:customStyle="1" w:styleId="BodyTextChar">
    <w:name w:val="Body Text Char"/>
    <w:basedOn w:val="DefaultParagraphFont"/>
    <w:link w:val="BodyText"/>
    <w:uiPriority w:val="99"/>
    <w:rsid w:val="00BD6E99"/>
    <w:rPr>
      <w:rFonts w:eastAsia="SimSun" w:cs="Times New Roman"/>
      <w:lang w:eastAsia="zh-CN"/>
    </w:rPr>
  </w:style>
  <w:style w:type="paragraph" w:customStyle="1" w:styleId="EndNoteBibliography">
    <w:name w:val="EndNote Bibliography"/>
    <w:basedOn w:val="Normal"/>
    <w:link w:val="EndNoteBibliographyChar"/>
    <w:rsid w:val="000A080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A0808"/>
    <w:rPr>
      <w:rFonts w:ascii="Calibri" w:hAnsi="Calibri" w:cs="Calibri"/>
      <w:noProof/>
    </w:rPr>
  </w:style>
  <w:style w:type="character" w:customStyle="1" w:styleId="UnresolvedMention1">
    <w:name w:val="Unresolved Mention1"/>
    <w:basedOn w:val="DefaultParagraphFont"/>
    <w:uiPriority w:val="99"/>
    <w:semiHidden/>
    <w:unhideWhenUsed/>
    <w:rsid w:val="00AB4354"/>
    <w:rPr>
      <w:color w:val="605E5C"/>
      <w:shd w:val="clear" w:color="auto" w:fill="E1DFDD"/>
    </w:rPr>
  </w:style>
  <w:style w:type="character" w:styleId="FollowedHyperlink">
    <w:name w:val="FollowedHyperlink"/>
    <w:basedOn w:val="DefaultParagraphFont"/>
    <w:uiPriority w:val="99"/>
    <w:semiHidden/>
    <w:unhideWhenUsed/>
    <w:rsid w:val="00015194"/>
    <w:rPr>
      <w:color w:val="800080" w:themeColor="followedHyperlink"/>
      <w:u w:val="single"/>
    </w:rPr>
  </w:style>
  <w:style w:type="table" w:customStyle="1" w:styleId="RTITable">
    <w:name w:val="RTI_Table"/>
    <w:basedOn w:val="TableNormal"/>
    <w:uiPriority w:val="99"/>
    <w:rsid w:val="006B7C02"/>
    <w:pPr>
      <w:spacing w:after="0" w:line="240" w:lineRule="auto"/>
    </w:pPr>
    <w:rPr>
      <w:rFonts w:ascii="Calibri" w:eastAsia="SimSun" w:hAnsi="Calibri" w:cs="Times New Roman"/>
      <w:szCs w:val="20"/>
    </w:rPr>
    <w:tblPr>
      <w:tblBorders>
        <w:top w:val="single" w:sz="4" w:space="0" w:color="D7DFD9"/>
        <w:left w:val="single" w:sz="4" w:space="0" w:color="D7DFD9"/>
        <w:bottom w:val="single" w:sz="18" w:space="0" w:color="4D5F53"/>
        <w:right w:val="single" w:sz="4" w:space="0" w:color="D7DFD9"/>
        <w:insideH w:val="single" w:sz="4" w:space="0" w:color="D7DFD9"/>
        <w:insideV w:val="single" w:sz="4" w:space="0" w:color="D7DFD9"/>
      </w:tblBorders>
      <w:tblCellMar>
        <w:left w:w="86" w:type="dxa"/>
        <w:right w:w="86" w:type="dxa"/>
      </w:tblCellMar>
    </w:tblPr>
    <w:trPr>
      <w:cantSplit/>
    </w:trPr>
    <w:tblStylePr w:type="firstRow">
      <w:rPr>
        <w:rFonts w:ascii="Calibri" w:hAnsi="Calibri"/>
        <w:b/>
        <w:i w:val="0"/>
        <w:color w:val="FFFFFF" w:themeColor="background1"/>
        <w:sz w:val="22"/>
      </w:rPr>
      <w:tblPr/>
      <w:tcPr>
        <w:shd w:val="clear" w:color="auto" w:fill="595959"/>
      </w:tcPr>
    </w:tblStylePr>
  </w:style>
  <w:style w:type="paragraph" w:customStyle="1" w:styleId="bullets1st-level">
    <w:name w:val="bullets_1st-level"/>
    <w:basedOn w:val="Normal"/>
    <w:rsid w:val="00C8052B"/>
    <w:pPr>
      <w:numPr>
        <w:numId w:val="44"/>
      </w:numPr>
      <w:spacing w:after="160" w:line="240" w:lineRule="auto"/>
      <w:ind w:left="720"/>
    </w:pPr>
    <w:rPr>
      <w:rFonts w:eastAsia="SimSun" w:cs="Times New Roman"/>
      <w:lang w:eastAsia="zh-CN"/>
    </w:rPr>
  </w:style>
  <w:style w:type="paragraph" w:customStyle="1" w:styleId="bullets2nd-level">
    <w:name w:val="bullets_2nd-level"/>
    <w:basedOn w:val="Normal"/>
    <w:rsid w:val="009F0580"/>
    <w:pPr>
      <w:numPr>
        <w:numId w:val="45"/>
      </w:numPr>
      <w:spacing w:after="120" w:line="240" w:lineRule="auto"/>
    </w:pPr>
    <w:rPr>
      <w:rFonts w:eastAsia="SimSun" w:cs="Times New Roman"/>
      <w:lang w:eastAsia="zh-CN"/>
    </w:rPr>
  </w:style>
  <w:style w:type="paragraph" w:styleId="ListNumber">
    <w:name w:val="List Number"/>
    <w:basedOn w:val="Normal"/>
    <w:uiPriority w:val="99"/>
    <w:unhideWhenUsed/>
    <w:rsid w:val="00F35224"/>
    <w:pPr>
      <w:tabs>
        <w:tab w:val="num" w:pos="720"/>
      </w:tabs>
      <w:spacing w:after="160" w:line="240" w:lineRule="auto"/>
      <w:ind w:left="720" w:hanging="360"/>
    </w:pPr>
    <w:rPr>
      <w:rFonts w:ascii="Calibri" w:eastAsia="SimSun" w:hAnsi="Calibri" w:cs="Times New Roman"/>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8871727">
      <w:bodyDiv w:val="1"/>
      <w:marLeft w:val="0"/>
      <w:marRight w:val="0"/>
      <w:marTop w:val="0"/>
      <w:marBottom w:val="0"/>
      <w:divBdr>
        <w:top w:val="none" w:sz="0" w:space="0" w:color="auto"/>
        <w:left w:val="none" w:sz="0" w:space="0" w:color="auto"/>
        <w:bottom w:val="none" w:sz="0" w:space="0" w:color="auto"/>
        <w:right w:val="none" w:sz="0" w:space="0" w:color="auto"/>
      </w:divBdr>
    </w:div>
    <w:div w:id="371031020">
      <w:bodyDiv w:val="1"/>
      <w:marLeft w:val="0"/>
      <w:marRight w:val="0"/>
      <w:marTop w:val="0"/>
      <w:marBottom w:val="0"/>
      <w:divBdr>
        <w:top w:val="none" w:sz="0" w:space="0" w:color="auto"/>
        <w:left w:val="none" w:sz="0" w:space="0" w:color="auto"/>
        <w:bottom w:val="none" w:sz="0" w:space="0" w:color="auto"/>
        <w:right w:val="none" w:sz="0" w:space="0" w:color="auto"/>
      </w:divBdr>
    </w:div>
    <w:div w:id="390079155">
      <w:bodyDiv w:val="1"/>
      <w:marLeft w:val="0"/>
      <w:marRight w:val="0"/>
      <w:marTop w:val="0"/>
      <w:marBottom w:val="0"/>
      <w:divBdr>
        <w:top w:val="none" w:sz="0" w:space="0" w:color="auto"/>
        <w:left w:val="none" w:sz="0" w:space="0" w:color="auto"/>
        <w:bottom w:val="none" w:sz="0" w:space="0" w:color="auto"/>
        <w:right w:val="none" w:sz="0" w:space="0" w:color="auto"/>
      </w:divBdr>
    </w:div>
    <w:div w:id="539361640">
      <w:bodyDiv w:val="1"/>
      <w:marLeft w:val="0"/>
      <w:marRight w:val="0"/>
      <w:marTop w:val="0"/>
      <w:marBottom w:val="0"/>
      <w:divBdr>
        <w:top w:val="none" w:sz="0" w:space="0" w:color="auto"/>
        <w:left w:val="none" w:sz="0" w:space="0" w:color="auto"/>
        <w:bottom w:val="none" w:sz="0" w:space="0" w:color="auto"/>
        <w:right w:val="none" w:sz="0" w:space="0" w:color="auto"/>
      </w:divBdr>
    </w:div>
    <w:div w:id="885218293">
      <w:bodyDiv w:val="1"/>
      <w:marLeft w:val="0"/>
      <w:marRight w:val="0"/>
      <w:marTop w:val="0"/>
      <w:marBottom w:val="0"/>
      <w:divBdr>
        <w:top w:val="none" w:sz="0" w:space="0" w:color="auto"/>
        <w:left w:val="none" w:sz="0" w:space="0" w:color="auto"/>
        <w:bottom w:val="none" w:sz="0" w:space="0" w:color="auto"/>
        <w:right w:val="none" w:sz="0" w:space="0" w:color="auto"/>
      </w:divBdr>
    </w:div>
    <w:div w:id="898981546">
      <w:bodyDiv w:val="1"/>
      <w:marLeft w:val="0"/>
      <w:marRight w:val="0"/>
      <w:marTop w:val="0"/>
      <w:marBottom w:val="0"/>
      <w:divBdr>
        <w:top w:val="none" w:sz="0" w:space="0" w:color="auto"/>
        <w:left w:val="none" w:sz="0" w:space="0" w:color="auto"/>
        <w:bottom w:val="none" w:sz="0" w:space="0" w:color="auto"/>
        <w:right w:val="none" w:sz="0" w:space="0" w:color="auto"/>
      </w:divBdr>
    </w:div>
    <w:div w:id="1143736996">
      <w:bodyDiv w:val="1"/>
      <w:marLeft w:val="0"/>
      <w:marRight w:val="0"/>
      <w:marTop w:val="0"/>
      <w:marBottom w:val="0"/>
      <w:divBdr>
        <w:top w:val="none" w:sz="0" w:space="0" w:color="auto"/>
        <w:left w:val="none" w:sz="0" w:space="0" w:color="auto"/>
        <w:bottom w:val="none" w:sz="0" w:space="0" w:color="auto"/>
        <w:right w:val="none" w:sz="0" w:space="0" w:color="auto"/>
      </w:divBdr>
    </w:div>
    <w:div w:id="21408772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hringeisen@rti.org"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42DF39-7B86-4AA9-B173-98840DEC39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4082</Words>
  <Characters>23272</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oleman, Amanda (ACF)</dc:creator>
  <cp:lastModifiedBy>Jones, Molly (ACF)</cp:lastModifiedBy>
  <cp:revision>2</cp:revision>
  <dcterms:created xsi:type="dcterms:W3CDTF">2021-05-10T18:21:00Z</dcterms:created>
  <dcterms:modified xsi:type="dcterms:W3CDTF">2021-05-10T18:21:00Z</dcterms:modified>
</cp:coreProperties>
</file>